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87482" w14:textId="766571FA" w:rsidR="00C039EE" w:rsidRPr="005E7051" w:rsidRDefault="00772375" w:rsidP="00C039EE">
      <w:pPr>
        <w:pStyle w:val="Heading2"/>
        <w:rPr>
          <w:lang w:val="en-US"/>
        </w:rPr>
      </w:pPr>
      <w:r>
        <w:rPr>
          <w:lang w:val="en-US"/>
        </w:rPr>
        <w:fldChar w:fldCharType="begin"/>
      </w:r>
      <w:r>
        <w:rPr>
          <w:lang w:val="en-US"/>
        </w:rPr>
        <w:instrText xml:space="preserve"> MACROBUTTON MTEditEquationSection2 </w:instrText>
      </w:r>
      <w:r w:rsidRPr="00772375">
        <w:rPr>
          <w:rStyle w:val="MTEquationSection"/>
        </w:rPr>
        <w:instrText>Equation Chapter 1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r 1 \h \* MERGEFORMAT </w:instrText>
      </w:r>
      <w:r>
        <w:rPr>
          <w:lang w:val="en-US"/>
        </w:rPr>
        <w:fldChar w:fldCharType="end"/>
      </w:r>
      <w:r>
        <w:rPr>
          <w:lang w:val="en-US"/>
        </w:rPr>
        <w:fldChar w:fldCharType="end"/>
      </w:r>
      <w:bookmarkStart w:id="0" w:name="_GoBack"/>
      <w:bookmarkEnd w:id="0"/>
      <w:r w:rsidR="00C039EE" w:rsidRPr="005E7051">
        <w:rPr>
          <w:lang w:val="en-US"/>
        </w:rPr>
        <w:t>Processing of (f)MRI data</w:t>
      </w:r>
    </w:p>
    <w:p w14:paraId="5A224834" w14:textId="7A8A10A2" w:rsidR="00110683" w:rsidRPr="001C25E9" w:rsidRDefault="00B90147" w:rsidP="001C25E9">
      <w:pPr>
        <w:ind w:firstLine="708"/>
        <w:rPr>
          <w:i/>
          <w:lang w:val="en-US"/>
        </w:rPr>
      </w:pPr>
      <w:r w:rsidRPr="00450ABA">
        <w:rPr>
          <w:lang w:val="en-US"/>
        </w:rPr>
        <w:t xml:space="preserve">We analyzed anatomical and functional images using </w:t>
      </w:r>
      <w:proofErr w:type="spellStart"/>
      <w:r w:rsidRPr="00450ABA">
        <w:rPr>
          <w:lang w:val="en-US"/>
        </w:rPr>
        <w:t>BrainVoyager</w:t>
      </w:r>
      <w:proofErr w:type="spellEnd"/>
      <w:r w:rsidRPr="00450ABA">
        <w:rPr>
          <w:lang w:val="en-US"/>
        </w:rPr>
        <w:t xml:space="preserve"> 20 (version 20.0; Brain Innovation; Maastricht, The Netherlands) and custom code in MATLAB (version 2017a; The </w:t>
      </w:r>
      <w:proofErr w:type="spellStart"/>
      <w:r w:rsidRPr="00450ABA">
        <w:rPr>
          <w:lang w:val="en-US"/>
        </w:rPr>
        <w:t>Mathworks</w:t>
      </w:r>
      <w:proofErr w:type="spellEnd"/>
      <w:r w:rsidRPr="00450ABA">
        <w:rPr>
          <w:lang w:val="en-US"/>
        </w:rPr>
        <w:t xml:space="preserve"> Inc.; Natick, MA, USA).</w:t>
      </w:r>
      <w:r>
        <w:rPr>
          <w:lang w:val="en-US"/>
        </w:rPr>
        <w:t xml:space="preserve"> </w:t>
      </w:r>
      <w:r w:rsidRPr="00450ABA">
        <w:rPr>
          <w:lang w:val="en-US"/>
        </w:rPr>
        <w:t>We interpolated anatomical images to a nominal resolution of 0.8 mm isotropic</w:t>
      </w:r>
      <w:r>
        <w:rPr>
          <w:lang w:val="en-US"/>
        </w:rPr>
        <w:t xml:space="preserve">. </w:t>
      </w:r>
      <w:r w:rsidR="00C039EE" w:rsidRPr="005E7051">
        <w:rPr>
          <w:lang w:val="en-US"/>
        </w:rPr>
        <w:t>Anatomical images were</w:t>
      </w:r>
      <w:r>
        <w:rPr>
          <w:lang w:val="en-US"/>
        </w:rPr>
        <w:t xml:space="preserve"> then</w:t>
      </w:r>
      <w:r w:rsidR="00C039EE" w:rsidRPr="005E7051">
        <w:rPr>
          <w:lang w:val="en-US"/>
        </w:rPr>
        <w:t xml:space="preserve"> automatically processed with the longitudinal stream in </w:t>
      </w:r>
      <w:proofErr w:type="spellStart"/>
      <w:r w:rsidR="00C039EE" w:rsidRPr="005E7051">
        <w:rPr>
          <w:lang w:val="en-US"/>
        </w:rPr>
        <w:t>FreeSurfer</w:t>
      </w:r>
      <w:proofErr w:type="spellEnd"/>
      <w:r w:rsidR="00C039EE" w:rsidRPr="005E7051">
        <w:rPr>
          <w:rFonts w:ascii="Arial" w:hAnsi="Arial"/>
          <w:bCs/>
          <w:sz w:val="20"/>
          <w:szCs w:val="20"/>
          <w:lang w:val="en-US"/>
        </w:rPr>
        <w:t xml:space="preserve"> </w:t>
      </w:r>
      <w:r w:rsidR="00C039EE" w:rsidRPr="005E7051">
        <w:rPr>
          <w:lang w:val="en-US"/>
        </w:rPr>
        <w:t>(Reuter et al., 2012;</w:t>
      </w:r>
      <w:r w:rsidR="00C039EE" w:rsidRPr="005E7051">
        <w:rPr>
          <w:rFonts w:cs="Times New Roman"/>
          <w:szCs w:val="24"/>
          <w:lang w:val="en-US"/>
        </w:rPr>
        <w:t xml:space="preserve"> </w:t>
      </w:r>
      <w:hyperlink r:id="rId8" w:history="1">
        <w:r w:rsidR="00C039EE" w:rsidRPr="005E7051">
          <w:rPr>
            <w:rStyle w:val="Hyperlink"/>
            <w:rFonts w:cs="Times New Roman"/>
            <w:szCs w:val="24"/>
            <w:lang w:val="en-US"/>
          </w:rPr>
          <w:t>http://surfer.nmr.mgh.harvard.edu/</w:t>
        </w:r>
      </w:hyperlink>
      <w:r w:rsidR="00C039EE" w:rsidRPr="005E7051">
        <w:rPr>
          <w:lang w:val="en-US"/>
        </w:rPr>
        <w:t>) including probabilistic atlas</w:t>
      </w:r>
      <w:r>
        <w:rPr>
          <w:lang w:val="en-US"/>
        </w:rPr>
        <w:t>-</w:t>
      </w:r>
      <w:r w:rsidR="00C039EE" w:rsidRPr="005E7051">
        <w:rPr>
          <w:lang w:val="en-US"/>
        </w:rPr>
        <w:t xml:space="preserve">based cortical parcellation according to the </w:t>
      </w:r>
      <w:proofErr w:type="spellStart"/>
      <w:r w:rsidR="00C039EE" w:rsidRPr="005E7051">
        <w:rPr>
          <w:lang w:val="en-US"/>
        </w:rPr>
        <w:t>Desikan-Killany</w:t>
      </w:r>
      <w:proofErr w:type="spellEnd"/>
      <w:r w:rsidR="00C039EE" w:rsidRPr="005E7051">
        <w:rPr>
          <w:lang w:val="en-US"/>
        </w:rPr>
        <w:t xml:space="preserve"> (DK) atlas </w:t>
      </w:r>
      <w:r w:rsidR="00C039EE" w:rsidRPr="005E7051">
        <w:rPr>
          <w:lang w:val="en-US"/>
        </w:rPr>
        <w:fldChar w:fldCharType="begin">
          <w:fldData xml:space="preserve">PEVuZE5vdGU+PENpdGU+PEF1dGhvcj5EZXNpa2FuPC9BdXRob3I+PFllYXI+MjAwNjwvWWVhcj48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5NjgtODA8L3BhZ2VzPjx2b2x1bWU+MzE8L3ZvbHVtZT48bnVtYmVyPjM8L251bWJl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</w:fldData>
        </w:fldChar>
      </w:r>
      <w:r w:rsidR="00C039EE" w:rsidRPr="00B90147">
        <w:rPr>
          <w:lang w:val="en-US"/>
        </w:rPr>
        <w:instrText xml:space="preserve"> ADDIN EN.CITE </w:instrText>
      </w:r>
      <w:r w:rsidR="00C039EE" w:rsidRPr="00B90147">
        <w:rPr>
          <w:lang w:val="en-US"/>
        </w:rPr>
        <w:fldChar w:fldCharType="begin">
          <w:fldData xml:space="preserve">PEVuZE5vdGU+PENpdGU+PEF1dGhvcj5EZXNpa2FuPC9BdXRob3I+PFllYXI+MjAwNjwvWWVhcj48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</w:fldData>
        </w:fldChar>
      </w:r>
      <w:r w:rsidR="00C039EE" w:rsidRPr="00B90147">
        <w:rPr>
          <w:lang w:val="en-US"/>
        </w:rPr>
        <w:instrText xml:space="preserve"> ADDIN EN.CITE.DATA </w:instrText>
      </w:r>
      <w:r w:rsidR="00C039EE" w:rsidRPr="00B90147">
        <w:rPr>
          <w:lang w:val="en-US"/>
        </w:rPr>
      </w:r>
      <w:r w:rsidR="00C039EE" w:rsidRPr="00B90147">
        <w:rPr>
          <w:lang w:val="en-US"/>
        </w:rPr>
        <w:fldChar w:fldCharType="end"/>
      </w:r>
      <w:r w:rsidR="00C039EE" w:rsidRPr="005E7051">
        <w:rPr>
          <w:lang w:val="en-US"/>
        </w:rPr>
      </w:r>
      <w:r w:rsidR="00C039EE" w:rsidRPr="005E7051">
        <w:rPr>
          <w:lang w:val="en-US"/>
        </w:rPr>
        <w:fldChar w:fldCharType="separate"/>
      </w:r>
      <w:r w:rsidR="00C039EE" w:rsidRPr="005E7051">
        <w:rPr>
          <w:noProof/>
          <w:lang w:val="en-US"/>
        </w:rPr>
        <w:t>(Desikan, Segonne et al. 2006)</w:t>
      </w:r>
      <w:r w:rsidR="00C039EE" w:rsidRPr="005E7051">
        <w:rPr>
          <w:lang w:val="en-US"/>
        </w:rPr>
        <w:fldChar w:fldCharType="end"/>
      </w:r>
      <w:r w:rsidR="00C039EE" w:rsidRPr="005E7051">
        <w:rPr>
          <w:lang w:val="en-US"/>
        </w:rPr>
        <w:t xml:space="preserve">. </w:t>
      </w:r>
      <w:r w:rsidR="00537865">
        <w:rPr>
          <w:lang w:val="en-US"/>
        </w:rPr>
        <w:t>F</w:t>
      </w:r>
      <w:r w:rsidRPr="00450ABA">
        <w:rPr>
          <w:lang w:val="en-US"/>
        </w:rPr>
        <w:t xml:space="preserve">unctional images were corrected for motion artefacts using the 3D rigid body motion correction algorithm implemented in </w:t>
      </w:r>
      <w:proofErr w:type="spellStart"/>
      <w:r w:rsidRPr="00450ABA">
        <w:rPr>
          <w:lang w:val="en-US"/>
        </w:rPr>
        <w:t>BrainVoyager</w:t>
      </w:r>
      <w:proofErr w:type="spellEnd"/>
      <w:r w:rsidRPr="00450ABA">
        <w:rPr>
          <w:lang w:val="en-US"/>
        </w:rPr>
        <w:t xml:space="preserve"> 20 and all functional runs were aligned to the first volume of the first functional run. We corrected EPI distortions using </w:t>
      </w:r>
      <w:r>
        <w:rPr>
          <w:lang w:val="en-US"/>
        </w:rPr>
        <w:t>the COPE (“</w:t>
      </w:r>
      <w:r w:rsidRPr="00934D69">
        <w:rPr>
          <w:lang w:val="en-US"/>
        </w:rPr>
        <w:t>Correction based on Opposite Phase Encoding</w:t>
      </w:r>
      <w:r>
        <w:rPr>
          <w:lang w:val="en-US"/>
        </w:rPr>
        <w:t xml:space="preserve">”) plugin of </w:t>
      </w:r>
      <w:proofErr w:type="spellStart"/>
      <w:r>
        <w:rPr>
          <w:lang w:val="en-US"/>
        </w:rPr>
        <w:t>BrainVoyager</w:t>
      </w:r>
      <w:proofErr w:type="spellEnd"/>
      <w:r>
        <w:rPr>
          <w:lang w:val="en-US"/>
        </w:rPr>
        <w:t xml:space="preserve"> that implements a method</w:t>
      </w:r>
      <w:r w:rsidRPr="00450ABA">
        <w:rPr>
          <w:lang w:val="en-US"/>
        </w:rPr>
        <w:t xml:space="preserve"> similar to that described in Andersson, </w:t>
      </w:r>
      <w:proofErr w:type="spellStart"/>
      <w:r w:rsidRPr="00450ABA">
        <w:rPr>
          <w:lang w:val="en-US"/>
        </w:rPr>
        <w:t>Skare</w:t>
      </w:r>
      <w:proofErr w:type="spellEnd"/>
      <w:r w:rsidRPr="00450ABA">
        <w:rPr>
          <w:lang w:val="en-US"/>
        </w:rPr>
        <w:t xml:space="preserve">, and Ashburner </w:t>
      </w:r>
      <w:r w:rsidRPr="00450ABA">
        <w:rPr>
          <w:lang w:val="en-US"/>
        </w:rPr>
        <w:fldChar w:fldCharType="begin" w:fldLock="1"/>
      </w:r>
      <w:r w:rsidRPr="00450ABA">
        <w:rPr>
          <w:lang w:val="en-US"/>
        </w:rPr>
        <w:instrText>ADDIN CSL_CITATION { "citationItems" : [ { "id" : "ITEM-1", "itemData" : { "DOI" : "10.1016/S1053-8119(03)00336-7", "ISSN" : "10538119", "abstract" : "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 "author" : [ { "dropping-particle" : "", "family" : "Andersson", "given" : "Jesper L R", "non-dropping-particle" : "", "parse-names" : false, "suffix" : "" }, { "dropping-particle" : "", "family" : "Skare", "given" : "Stefan", "non-dropping-particle" : "", "parse-names" : false, "suffix" : "" }, { "dropping-particle" : "", "family" : "Ashburner", "given" : "John", "non-dropping-particle" : "", "parse-names" : false, "suffix" : "" } ], "container-title" : "NeuroImage", "id" : "ITEM-1", "issue" : "2", "issued" : { "date-parts" : [ [ "2003" ] ] }, "page" : "870-888", "title" : "How to correct susceptibility distortions in spin-echo echo-planar images: application to diffusion tensor imaging", "type" : "article-journal", "volume" : "20" }, "uris" : [ "http://www.mendeley.com/documents/?uuid=ba1bb3eb-4da4-4623-a52c-7ade3bbc9d9e" ] } ], "mendeley" : { "formattedCitation" : "(Andersson et al. 2003)", "plainTextFormattedCitation" : "(Andersson et al. 2003)", "previouslyFormattedCitation" : "(Andersson et al. 2003)" }, "properties" : { "noteIndex" : 0 }, "schema" : "https://github.com/citation-style-language/schema/raw/master/csl-citation.json" }</w:instrText>
      </w:r>
      <w:r w:rsidRPr="00450ABA">
        <w:rPr>
          <w:lang w:val="en-US"/>
        </w:rPr>
        <w:fldChar w:fldCharType="separate"/>
      </w:r>
      <w:r w:rsidRPr="00450ABA">
        <w:rPr>
          <w:noProof/>
          <w:lang w:val="en-US"/>
        </w:rPr>
        <w:t>(Andersson et al. 2003)</w:t>
      </w:r>
      <w:r w:rsidRPr="00450ABA">
        <w:rPr>
          <w:lang w:val="en-US"/>
        </w:rPr>
        <w:fldChar w:fldCharType="end"/>
      </w:r>
      <w:r w:rsidRPr="00450ABA">
        <w:rPr>
          <w:lang w:val="en-US"/>
        </w:rPr>
        <w:t xml:space="preserve"> and the ‘</w:t>
      </w:r>
      <w:proofErr w:type="spellStart"/>
      <w:r w:rsidRPr="00450ABA">
        <w:rPr>
          <w:lang w:val="en-US"/>
        </w:rPr>
        <w:t>topup</w:t>
      </w:r>
      <w:proofErr w:type="spellEnd"/>
      <w:r w:rsidRPr="00450ABA">
        <w:rPr>
          <w:lang w:val="en-US"/>
        </w:rPr>
        <w:t xml:space="preserve">’ tool implemented in FSL </w:t>
      </w:r>
      <w:r w:rsidRPr="00450ABA">
        <w:rPr>
          <w:lang w:val="en-US"/>
        </w:rPr>
        <w:fldChar w:fldCharType="begin" w:fldLock="1"/>
      </w:r>
      <w:r w:rsidRPr="00450ABA">
        <w:rPr>
          <w:lang w:val="en-US"/>
        </w:rPr>
        <w:instrText>ADDIN CSL_CITATION { "citationItems" : [ { "id" : "ITEM-1", "itemData" : { "author" : [ { "dropping-particle" : "", "family" : "Smith", "given" : "S M", "non-dropping-particle" : "", "parse-names" : false, "suffix" : "" }, { "dropping-particle" : "", "family" : "Jenkinson", "given" : "M", "non-dropping-particle" : "", "parse-names" : false, "suffix" : "" }, { "dropping-particle" : "", "family" : "Woolrich", "given" : "M W", "non-dropping-particle" : "", "parse-names" : false, "suffix" : "" }, { "dropping-particle" : "", "family" : "Beckmann", "given" : "C F", "non-dropping-particle" : "", "parse-names" : false, "suffix" : "" } ], "container-title" : "Neuroimage", "id" : "ITEM-1", "issued" : { "date-parts" : [ [ "2004" ] ] }, "title" : "Advances in functional and structural MR image analysis and implementation as FSL", "type" : "article-journal" }, "uris" : [ "http://www.mendeley.com/documents/?uuid=2c070ce6-7c02-42eb-90eb-17cd2c597772" ] } ], "mendeley" : { "formattedCitation" : "(Smith et al. 2004)", "plainTextFormattedCitation" : "(Smith et al. 2004)", "previouslyFormattedCitation" : "(Smith et al. 2004)" }, "properties" : { "noteIndex" : 0 }, "schema" : "https://github.com/citation-style-language/schema/raw/master/csl-citation.json" }</w:instrText>
      </w:r>
      <w:r w:rsidRPr="00450ABA">
        <w:rPr>
          <w:lang w:val="en-US"/>
        </w:rPr>
        <w:fldChar w:fldCharType="separate"/>
      </w:r>
      <w:r w:rsidRPr="00450ABA">
        <w:rPr>
          <w:noProof/>
          <w:lang w:val="en-US"/>
        </w:rPr>
        <w:t>(Smith et al. 2004)</w:t>
      </w:r>
      <w:r w:rsidRPr="00450ABA">
        <w:rPr>
          <w:lang w:val="en-US"/>
        </w:rPr>
        <w:fldChar w:fldCharType="end"/>
      </w:r>
      <w:r w:rsidRPr="00450ABA">
        <w:rPr>
          <w:lang w:val="en-US"/>
        </w:rPr>
        <w:t xml:space="preserve">. </w:t>
      </w:r>
      <w:r w:rsidR="00CE5F67">
        <w:rPr>
          <w:lang w:val="en-US"/>
        </w:rPr>
        <w:t xml:space="preserve">We recorded reversed phase encoding images after the first and after the last functional runs. From these two pairs, we estimated the </w:t>
      </w:r>
      <w:r w:rsidR="00CE5F67" w:rsidRPr="00450ABA">
        <w:rPr>
          <w:lang w:val="en-US"/>
        </w:rPr>
        <w:t>susceptibility-induced off-resonance field</w:t>
      </w:r>
      <w:r w:rsidR="00CE5F67">
        <w:rPr>
          <w:lang w:val="en-US"/>
        </w:rPr>
        <w:t xml:space="preserve"> </w:t>
      </w:r>
      <w:r w:rsidR="00CE5F67" w:rsidRPr="00450ABA">
        <w:rPr>
          <w:lang w:val="en-US"/>
        </w:rPr>
        <w:t>and correct</w:t>
      </w:r>
      <w:r w:rsidR="00CE5F67">
        <w:rPr>
          <w:lang w:val="en-US"/>
        </w:rPr>
        <w:t>ed</w:t>
      </w:r>
      <w:r w:rsidR="00CE5F67" w:rsidRPr="00450ABA">
        <w:rPr>
          <w:lang w:val="en-US"/>
        </w:rPr>
        <w:t xml:space="preserve"> distortions in the remaining functional runs</w:t>
      </w:r>
      <w:r w:rsidR="00CE5F67">
        <w:rPr>
          <w:lang w:val="en-US"/>
        </w:rPr>
        <w:t>. For each functional run, we used the estimate from the pair measured closest to it in time for correction.</w:t>
      </w:r>
      <w:r w:rsidR="00CE5F67" w:rsidRPr="00450ABA">
        <w:rPr>
          <w:lang w:val="en-US"/>
        </w:rPr>
        <w:t xml:space="preserve"> </w:t>
      </w:r>
      <w:r w:rsidRPr="00450ABA">
        <w:rPr>
          <w:lang w:val="en-US"/>
        </w:rPr>
        <w:t>After this correction, functional data were high-pass filtered</w:t>
      </w:r>
      <w:r>
        <w:rPr>
          <w:lang w:val="en-US"/>
        </w:rPr>
        <w:t xml:space="preserve"> </w:t>
      </w:r>
      <w:r w:rsidR="00C039EE" w:rsidRPr="005E7051">
        <w:rPr>
          <w:lang w:val="en-US"/>
        </w:rPr>
        <w:t xml:space="preserve">with a frequency cutoff of </w:t>
      </w:r>
      <w:r w:rsidR="00482501">
        <w:rPr>
          <w:lang w:val="en-US"/>
        </w:rPr>
        <w:t>0</w:t>
      </w:r>
      <w:r w:rsidR="00C039EE" w:rsidRPr="005E7051">
        <w:rPr>
          <w:lang w:val="en-US"/>
        </w:rPr>
        <w:t>.01 Hz. Subsequently</w:t>
      </w:r>
      <w:r w:rsidR="000E2009">
        <w:rPr>
          <w:lang w:val="en-US"/>
        </w:rPr>
        <w:t>,</w:t>
      </w:r>
      <w:r w:rsidR="00C039EE" w:rsidRPr="005E7051">
        <w:rPr>
          <w:lang w:val="en-US"/>
        </w:rPr>
        <w:t xml:space="preserve"> functional images were registered to anatomical images. Using MATLAB (201</w:t>
      </w:r>
      <w:r>
        <w:rPr>
          <w:lang w:val="en-US"/>
        </w:rPr>
        <w:t>7</w:t>
      </w:r>
      <w:r w:rsidR="00C039EE" w:rsidRPr="005E7051">
        <w:rPr>
          <w:lang w:val="en-US"/>
        </w:rPr>
        <w:t xml:space="preserve">a, The </w:t>
      </w:r>
      <w:proofErr w:type="spellStart"/>
      <w:r w:rsidR="00C039EE" w:rsidRPr="005E7051">
        <w:rPr>
          <w:lang w:val="en-US"/>
        </w:rPr>
        <w:t>MathWorks,Natick</w:t>
      </w:r>
      <w:proofErr w:type="spellEnd"/>
      <w:r w:rsidR="00C039EE" w:rsidRPr="005E7051">
        <w:rPr>
          <w:lang w:val="en-US"/>
        </w:rPr>
        <w:t>, MA), signals were then cleaned further by</w:t>
      </w:r>
      <w:r w:rsidRPr="00B90147">
        <w:rPr>
          <w:lang w:val="en-US"/>
        </w:rPr>
        <w:t xml:space="preserve"> </w:t>
      </w:r>
      <w:r w:rsidRPr="005E7051">
        <w:rPr>
          <w:lang w:val="en-US"/>
        </w:rPr>
        <w:t xml:space="preserve">regressing out a global noise signal </w:t>
      </w:r>
      <w:r>
        <w:rPr>
          <w:lang w:val="en-US"/>
        </w:rPr>
        <w:t>estimated from</w:t>
      </w:r>
      <w:r w:rsidRPr="005E7051">
        <w:rPr>
          <w:lang w:val="en-US"/>
        </w:rPr>
        <w:t xml:space="preserve"> the first </w:t>
      </w:r>
      <w:r>
        <w:rPr>
          <w:lang w:val="en-US"/>
        </w:rPr>
        <w:t xml:space="preserve">five </w:t>
      </w:r>
      <w:r w:rsidRPr="005E7051">
        <w:rPr>
          <w:lang w:val="en-US"/>
        </w:rPr>
        <w:t>principal component</w:t>
      </w:r>
      <w:r>
        <w:rPr>
          <w:lang w:val="en-US"/>
        </w:rPr>
        <w:t>s</w:t>
      </w:r>
      <w:r w:rsidRPr="005E7051">
        <w:rPr>
          <w:lang w:val="en-US"/>
        </w:rPr>
        <w:t xml:space="preserve"> of signals observed within the cerebrospinal fluid of the ventricles</w:t>
      </w:r>
      <w:r>
        <w:rPr>
          <w:lang w:val="en-US"/>
        </w:rPr>
        <w:t xml:space="preserve"> and</w:t>
      </w:r>
      <w:r w:rsidR="00C039EE" w:rsidRPr="005E7051">
        <w:rPr>
          <w:lang w:val="en-US"/>
        </w:rPr>
        <w:t xml:space="preserve"> performing wavelet </w:t>
      </w:r>
      <w:proofErr w:type="spellStart"/>
      <w:r w:rsidR="00C039EE" w:rsidRPr="005E7051">
        <w:rPr>
          <w:lang w:val="en-US"/>
        </w:rPr>
        <w:t>despiking</w:t>
      </w:r>
      <w:proofErr w:type="spellEnd"/>
      <w:r w:rsidR="00C039EE" w:rsidRPr="005E7051">
        <w:rPr>
          <w:lang w:val="en-US"/>
        </w:rPr>
        <w:t xml:space="preserve"> </w:t>
      </w:r>
      <w:r w:rsidR="00C039EE" w:rsidRPr="005E7051">
        <w:rPr>
          <w:lang w:val="en-US"/>
        </w:rPr>
        <w:fldChar w:fldCharType="begin" w:fldLock="1"/>
      </w:r>
      <w:r w:rsidR="00C039EE" w:rsidRPr="005E7051">
        <w:rPr>
          <w:lang w:val="en-US"/>
        </w:rPr>
        <w:instrText>ADDIN CSL_CITATION { "citationItems" : [ { "id" : "ITEM-1", "itemData" : { "author" : [ { "dropping-particle" : "", "family" : "Patel", "given" : "Ameera X", "non-dropping-particle" : "", "parse-names" : false, "suffix" : "" }, { "dropping-particle" : "", "family" : "Bullmore", "given" : "Edward T", "non-dropping-particle" : "", "parse-names" : false, "suffix" : "" } ], "container-title" : "NeuroImage", "id" : "ITEM-1", "issued" : { "date-parts" : [ [ "2015" ] ] }, "title" : "A wavelet-based estimator of the degrees of freedom in denoised fMRI time series for probabilistic testing of functional connectivity and brain graphs", "type" : "article-journal" }, "uris" : [ "http://www.mendeley.com/documents/?uuid=cb7e9656-4ad2-45a7-a660-516f4d4cfbc5" ] } ], "mendeley" : { "formattedCitation" : "(Patel &amp; Bullmore, 2015)", "plainTextFormattedCitation" : "(Patel &amp; Bullmore, 2015)", "previouslyFormattedCitation" : "(Patel &amp; Bullmore, 2015)" }, "properties" : { "noteIndex" : 0 }, "schema" : "https://github.com/citation-style-language/schema/raw/master/csl-citation.json" }</w:instrText>
      </w:r>
      <w:r w:rsidR="00C039EE" w:rsidRPr="005E7051">
        <w:rPr>
          <w:lang w:val="en-US"/>
        </w:rPr>
        <w:fldChar w:fldCharType="separate"/>
      </w:r>
      <w:r w:rsidR="00C039EE" w:rsidRPr="005E7051">
        <w:rPr>
          <w:noProof/>
          <w:lang w:val="en-US"/>
        </w:rPr>
        <w:t>(Patel &amp; Bullmore, 2015)</w:t>
      </w:r>
      <w:r w:rsidR="00C039EE" w:rsidRPr="005E7051">
        <w:rPr>
          <w:lang w:val="en-US"/>
        </w:rPr>
        <w:fldChar w:fldCharType="end"/>
      </w:r>
      <w:r>
        <w:rPr>
          <w:lang w:val="en-US"/>
        </w:rPr>
        <w:t>.</w:t>
      </w:r>
      <w:r w:rsidR="00C039EE" w:rsidRPr="005E7051">
        <w:rPr>
          <w:lang w:val="en-US"/>
        </w:rPr>
        <w:t xml:space="preserve"> </w:t>
      </w:r>
      <w:r w:rsidR="00CE5F67">
        <w:rPr>
          <w:lang w:val="en-US"/>
        </w:rPr>
        <w:t>Finally</w:t>
      </w:r>
      <w:r w:rsidR="00C039EE" w:rsidRPr="005E7051">
        <w:rPr>
          <w:lang w:val="en-US"/>
        </w:rPr>
        <w:t xml:space="preserve">, voxels were uniquely assigned to one of </w:t>
      </w:r>
      <w:r w:rsidR="00CE5F67">
        <w:rPr>
          <w:lang w:val="en-US"/>
        </w:rPr>
        <w:t xml:space="preserve">the </w:t>
      </w:r>
      <w:r w:rsidR="00C039EE" w:rsidRPr="005E7051">
        <w:rPr>
          <w:lang w:val="en-US"/>
        </w:rPr>
        <w:t xml:space="preserve">68 cortical regions </w:t>
      </w:r>
      <w:r w:rsidR="00CE5F67">
        <w:rPr>
          <w:lang w:val="en-US"/>
        </w:rPr>
        <w:t xml:space="preserve">of the DK atlas </w:t>
      </w:r>
      <w:r w:rsidR="00C039EE" w:rsidRPr="005E7051">
        <w:rPr>
          <w:lang w:val="en-US"/>
        </w:rPr>
        <w:t xml:space="preserve">and an average BOLD signal for each region was computed as the mean time-series over all voxels </w:t>
      </w:r>
      <w:r w:rsidR="00CE5F67">
        <w:rPr>
          <w:lang w:val="en-US"/>
        </w:rPr>
        <w:t>within</w:t>
      </w:r>
      <w:r w:rsidR="00C039EE" w:rsidRPr="005E7051">
        <w:rPr>
          <w:lang w:val="en-US"/>
        </w:rPr>
        <w:t xml:space="preserve"> that region. </w:t>
      </w:r>
    </w:p>
    <w:sectPr w:rsidR="00110683" w:rsidRPr="001C25E9" w:rsidSect="00C039EE">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AFAAC6" w14:textId="77777777" w:rsidR="00F67476" w:rsidRDefault="00F67476" w:rsidP="00C309EA">
      <w:pPr>
        <w:spacing w:after="0" w:line="240" w:lineRule="auto"/>
      </w:pPr>
      <w:r>
        <w:separator/>
      </w:r>
    </w:p>
  </w:endnote>
  <w:endnote w:type="continuationSeparator" w:id="0">
    <w:p w14:paraId="03FA8293" w14:textId="77777777" w:rsidR="00F67476" w:rsidRDefault="00F67476" w:rsidP="00C30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ejaVu Sans">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swiss"/>
    <w:pitch w:val="variable"/>
    <w:sig w:usb0="E1000AEF" w:usb1="5000A1FF" w:usb2="00000000" w:usb3="00000000" w:csb0="000001BF" w:csb1="00000000"/>
  </w:font>
  <w:font w:name="ヒラギノ角ゴ Pro W3">
    <w:altName w:val="Arial Unicode MS"/>
    <w:charset w:val="80"/>
    <w:family w:val="swiss"/>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873"/>
      <w:docPartObj>
        <w:docPartGallery w:val="Page Numbers (Bottom of Page)"/>
        <w:docPartUnique/>
      </w:docPartObj>
    </w:sdtPr>
    <w:sdtEndPr>
      <w:rPr>
        <w:noProof/>
      </w:rPr>
    </w:sdtEndPr>
    <w:sdtContent>
      <w:p w14:paraId="4AB9FF88" w14:textId="77777777" w:rsidR="00892FA9" w:rsidRDefault="00892FA9">
        <w:pPr>
          <w:pStyle w:val="Footer"/>
          <w:jc w:val="right"/>
        </w:pPr>
        <w:r>
          <w:fldChar w:fldCharType="begin"/>
        </w:r>
        <w:r>
          <w:instrText xml:space="preserve"> PAGE   \* MERGEFORMAT </w:instrText>
        </w:r>
        <w:r>
          <w:fldChar w:fldCharType="separate"/>
        </w:r>
        <w:r w:rsidR="003C1E8E">
          <w:rPr>
            <w:noProof/>
          </w:rPr>
          <w:t>22</w:t>
        </w:r>
        <w:r>
          <w:rPr>
            <w:noProof/>
          </w:rPr>
          <w:fldChar w:fldCharType="end"/>
        </w:r>
      </w:p>
    </w:sdtContent>
  </w:sdt>
  <w:p w14:paraId="5C8CDCAC" w14:textId="77777777" w:rsidR="00892FA9" w:rsidRDefault="00892F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6B6D5" w14:textId="77777777" w:rsidR="00F67476" w:rsidRDefault="00F67476" w:rsidP="00C309EA">
      <w:pPr>
        <w:spacing w:after="0" w:line="240" w:lineRule="auto"/>
      </w:pPr>
      <w:r>
        <w:separator/>
      </w:r>
    </w:p>
  </w:footnote>
  <w:footnote w:type="continuationSeparator" w:id="0">
    <w:p w14:paraId="248BAAD6" w14:textId="77777777" w:rsidR="00F67476" w:rsidRDefault="00F67476" w:rsidP="00C309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C3D6B"/>
    <w:multiLevelType w:val="hybridMultilevel"/>
    <w:tmpl w:val="2A62700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C837CB0"/>
    <w:multiLevelType w:val="hybridMultilevel"/>
    <w:tmpl w:val="312CD6F2"/>
    <w:lvl w:ilvl="0" w:tplc="869EC356">
      <w:start w:val="3"/>
      <w:numFmt w:val="bullet"/>
      <w:lvlText w:val=""/>
      <w:lvlJc w:val="left"/>
      <w:pPr>
        <w:ind w:left="720" w:hanging="360"/>
      </w:pPr>
      <w:rPr>
        <w:rFonts w:ascii="Symbol" w:eastAsia="DejaVu Sans"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2C40E7"/>
    <w:multiLevelType w:val="hybridMultilevel"/>
    <w:tmpl w:val="3544D130"/>
    <w:lvl w:ilvl="0" w:tplc="F1C46D7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1E8090F"/>
    <w:multiLevelType w:val="hybridMultilevel"/>
    <w:tmpl w:val="36665C42"/>
    <w:lvl w:ilvl="0" w:tplc="E0081EA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9BD6E76"/>
    <w:multiLevelType w:val="multilevel"/>
    <w:tmpl w:val="2028FF36"/>
    <w:lvl w:ilvl="0">
      <w:start w:val="1"/>
      <w:numFmt w:val="decimal"/>
      <w:suff w:val="space"/>
      <w:lvlText w:val="Chapter %1"/>
      <w:lvlJc w:val="left"/>
      <w:pPr>
        <w:ind w:left="3060" w:firstLine="0"/>
      </w:pPr>
      <w:rPr>
        <w:i w: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320E790C"/>
    <w:multiLevelType w:val="hybridMultilevel"/>
    <w:tmpl w:val="B694E21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2B80ABD"/>
    <w:multiLevelType w:val="hybridMultilevel"/>
    <w:tmpl w:val="0EDC4E66"/>
    <w:lvl w:ilvl="0" w:tplc="B218D80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3F1580B"/>
    <w:multiLevelType w:val="hybridMultilevel"/>
    <w:tmpl w:val="260AD13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47234FE"/>
    <w:multiLevelType w:val="hybridMultilevel"/>
    <w:tmpl w:val="26A4A990"/>
    <w:lvl w:ilvl="0" w:tplc="0AA48B8E">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9" w15:restartNumberingAfterBreak="0">
    <w:nsid w:val="392F7769"/>
    <w:multiLevelType w:val="hybridMultilevel"/>
    <w:tmpl w:val="8764790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A6712F2"/>
    <w:multiLevelType w:val="hybridMultilevel"/>
    <w:tmpl w:val="5980FDDA"/>
    <w:lvl w:ilvl="0" w:tplc="EC82FB1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E19582B"/>
    <w:multiLevelType w:val="hybridMultilevel"/>
    <w:tmpl w:val="7ABCF852"/>
    <w:lvl w:ilvl="0" w:tplc="2D5204DA">
      <w:start w:val="1"/>
      <w:numFmt w:val="decimal"/>
      <w:lvlText w:val="%1)"/>
      <w:lvlJc w:val="left"/>
      <w:pPr>
        <w:ind w:left="720" w:hanging="360"/>
      </w:pPr>
      <w:rPr>
        <w:rFonts w:ascii="Times New Roman" w:eastAsiaTheme="minorHAnsi" w:hAnsi="Times New Roman" w:cs="Times New Roman"/>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02C688E"/>
    <w:multiLevelType w:val="hybridMultilevel"/>
    <w:tmpl w:val="AE1252D4"/>
    <w:lvl w:ilvl="0" w:tplc="0407001B">
      <w:start w:val="1"/>
      <w:numFmt w:val="lowerRoman"/>
      <w:lvlText w:val="%1."/>
      <w:lvlJc w:val="right"/>
      <w:pPr>
        <w:ind w:left="1776" w:hanging="360"/>
      </w:pPr>
    </w:lvl>
    <w:lvl w:ilvl="1" w:tplc="04070019" w:tentative="1">
      <w:start w:val="1"/>
      <w:numFmt w:val="lowerLetter"/>
      <w:lvlText w:val="%2."/>
      <w:lvlJc w:val="left"/>
      <w:pPr>
        <w:ind w:left="2496" w:hanging="360"/>
      </w:pPr>
    </w:lvl>
    <w:lvl w:ilvl="2" w:tplc="0407001B" w:tentative="1">
      <w:start w:val="1"/>
      <w:numFmt w:val="lowerRoman"/>
      <w:lvlText w:val="%3."/>
      <w:lvlJc w:val="right"/>
      <w:pPr>
        <w:ind w:left="3216" w:hanging="180"/>
      </w:pPr>
    </w:lvl>
    <w:lvl w:ilvl="3" w:tplc="0407000F" w:tentative="1">
      <w:start w:val="1"/>
      <w:numFmt w:val="decimal"/>
      <w:lvlText w:val="%4."/>
      <w:lvlJc w:val="left"/>
      <w:pPr>
        <w:ind w:left="3936" w:hanging="360"/>
      </w:pPr>
    </w:lvl>
    <w:lvl w:ilvl="4" w:tplc="04070019" w:tentative="1">
      <w:start w:val="1"/>
      <w:numFmt w:val="lowerLetter"/>
      <w:lvlText w:val="%5."/>
      <w:lvlJc w:val="left"/>
      <w:pPr>
        <w:ind w:left="4656" w:hanging="360"/>
      </w:pPr>
    </w:lvl>
    <w:lvl w:ilvl="5" w:tplc="0407001B" w:tentative="1">
      <w:start w:val="1"/>
      <w:numFmt w:val="lowerRoman"/>
      <w:lvlText w:val="%6."/>
      <w:lvlJc w:val="right"/>
      <w:pPr>
        <w:ind w:left="5376" w:hanging="180"/>
      </w:pPr>
    </w:lvl>
    <w:lvl w:ilvl="6" w:tplc="0407000F" w:tentative="1">
      <w:start w:val="1"/>
      <w:numFmt w:val="decimal"/>
      <w:lvlText w:val="%7."/>
      <w:lvlJc w:val="left"/>
      <w:pPr>
        <w:ind w:left="6096" w:hanging="360"/>
      </w:pPr>
    </w:lvl>
    <w:lvl w:ilvl="7" w:tplc="04070019" w:tentative="1">
      <w:start w:val="1"/>
      <w:numFmt w:val="lowerLetter"/>
      <w:lvlText w:val="%8."/>
      <w:lvlJc w:val="left"/>
      <w:pPr>
        <w:ind w:left="6816" w:hanging="360"/>
      </w:pPr>
    </w:lvl>
    <w:lvl w:ilvl="8" w:tplc="0407001B" w:tentative="1">
      <w:start w:val="1"/>
      <w:numFmt w:val="lowerRoman"/>
      <w:lvlText w:val="%9."/>
      <w:lvlJc w:val="right"/>
      <w:pPr>
        <w:ind w:left="7536" w:hanging="180"/>
      </w:pPr>
    </w:lvl>
  </w:abstractNum>
  <w:abstractNum w:abstractNumId="13" w15:restartNumberingAfterBreak="0">
    <w:nsid w:val="56E8570C"/>
    <w:multiLevelType w:val="hybridMultilevel"/>
    <w:tmpl w:val="2A627000"/>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8A30C75"/>
    <w:multiLevelType w:val="hybridMultilevel"/>
    <w:tmpl w:val="60FACCB0"/>
    <w:lvl w:ilvl="0" w:tplc="BC4EB1E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8DB54F7"/>
    <w:multiLevelType w:val="hybridMultilevel"/>
    <w:tmpl w:val="73DE7A8E"/>
    <w:lvl w:ilvl="0" w:tplc="30A470E6">
      <w:start w:val="1"/>
      <w:numFmt w:val="decimal"/>
      <w:lvlText w:val="%1)"/>
      <w:lvlJc w:val="left"/>
      <w:pPr>
        <w:ind w:left="720" w:hanging="360"/>
      </w:pPr>
      <w:rPr>
        <w:rFonts w:ascii="Times New Roman" w:eastAsiaTheme="minorHAnsi" w:hAnsi="Times New Roman" w:cs="Times New Roman"/>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BF96F18"/>
    <w:multiLevelType w:val="hybridMultilevel"/>
    <w:tmpl w:val="048236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3"/>
  </w:num>
  <w:num w:numId="2">
    <w:abstractNumId w:val="12"/>
  </w:num>
  <w:num w:numId="3">
    <w:abstractNumId w:val="0"/>
  </w:num>
  <w:num w:numId="4">
    <w:abstractNumId w:val="7"/>
  </w:num>
  <w:num w:numId="5">
    <w:abstractNumId w:val="15"/>
  </w:num>
  <w:num w:numId="6">
    <w:abstractNumId w:val="11"/>
  </w:num>
  <w:num w:numId="7">
    <w:abstractNumId w:val="8"/>
  </w:num>
  <w:num w:numId="8">
    <w:abstractNumId w:val="9"/>
  </w:num>
  <w:num w:numId="9">
    <w:abstractNumId w:val="5"/>
  </w:num>
  <w:num w:numId="10">
    <w:abstractNumId w:val="16"/>
  </w:num>
  <w:num w:numId="11">
    <w:abstractNumId w:val="14"/>
  </w:num>
  <w:num w:numId="12">
    <w:abstractNumId w:val="10"/>
  </w:num>
  <w:num w:numId="13">
    <w:abstractNumId w:val="6"/>
  </w:num>
  <w:num w:numId="14">
    <w:abstractNumId w:val="3"/>
  </w:num>
  <w:num w:numId="15">
    <w:abstractNumId w:val="2"/>
  </w:num>
  <w:num w:numId="16">
    <w:abstractNumId w:val="1"/>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4F1B"/>
    <w:rsid w:val="00000710"/>
    <w:rsid w:val="00000FFB"/>
    <w:rsid w:val="00002063"/>
    <w:rsid w:val="00003272"/>
    <w:rsid w:val="00005FCA"/>
    <w:rsid w:val="00006D75"/>
    <w:rsid w:val="00010C4A"/>
    <w:rsid w:val="00011A7C"/>
    <w:rsid w:val="0001251A"/>
    <w:rsid w:val="00012CB9"/>
    <w:rsid w:val="00016D72"/>
    <w:rsid w:val="0002057F"/>
    <w:rsid w:val="000208E1"/>
    <w:rsid w:val="00023607"/>
    <w:rsid w:val="000249E1"/>
    <w:rsid w:val="00025D5F"/>
    <w:rsid w:val="00027A41"/>
    <w:rsid w:val="0003004E"/>
    <w:rsid w:val="000305B9"/>
    <w:rsid w:val="00031F84"/>
    <w:rsid w:val="00032DF6"/>
    <w:rsid w:val="0003411B"/>
    <w:rsid w:val="00037B60"/>
    <w:rsid w:val="00040041"/>
    <w:rsid w:val="00040B67"/>
    <w:rsid w:val="00040F8C"/>
    <w:rsid w:val="00044F0C"/>
    <w:rsid w:val="000476CF"/>
    <w:rsid w:val="000502D1"/>
    <w:rsid w:val="00050655"/>
    <w:rsid w:val="00050B97"/>
    <w:rsid w:val="00051A1C"/>
    <w:rsid w:val="00051DD1"/>
    <w:rsid w:val="00051E24"/>
    <w:rsid w:val="00052E95"/>
    <w:rsid w:val="00054CBF"/>
    <w:rsid w:val="00055166"/>
    <w:rsid w:val="00055D70"/>
    <w:rsid w:val="000573BB"/>
    <w:rsid w:val="00062783"/>
    <w:rsid w:val="000638D7"/>
    <w:rsid w:val="00063D9D"/>
    <w:rsid w:val="00065317"/>
    <w:rsid w:val="00066AFF"/>
    <w:rsid w:val="0006742E"/>
    <w:rsid w:val="00067AA5"/>
    <w:rsid w:val="00071F58"/>
    <w:rsid w:val="0007201B"/>
    <w:rsid w:val="00072883"/>
    <w:rsid w:val="0007312E"/>
    <w:rsid w:val="000738E3"/>
    <w:rsid w:val="00074738"/>
    <w:rsid w:val="00075E47"/>
    <w:rsid w:val="00077032"/>
    <w:rsid w:val="00080E97"/>
    <w:rsid w:val="00081886"/>
    <w:rsid w:val="00082CFF"/>
    <w:rsid w:val="00084FA7"/>
    <w:rsid w:val="00085E19"/>
    <w:rsid w:val="00086A2D"/>
    <w:rsid w:val="00087CF0"/>
    <w:rsid w:val="000902DD"/>
    <w:rsid w:val="0009064E"/>
    <w:rsid w:val="00091E39"/>
    <w:rsid w:val="00094205"/>
    <w:rsid w:val="0009474D"/>
    <w:rsid w:val="000970F9"/>
    <w:rsid w:val="000972A4"/>
    <w:rsid w:val="00097594"/>
    <w:rsid w:val="000A04D0"/>
    <w:rsid w:val="000A06F5"/>
    <w:rsid w:val="000A2D8D"/>
    <w:rsid w:val="000A3F35"/>
    <w:rsid w:val="000A426E"/>
    <w:rsid w:val="000A51A2"/>
    <w:rsid w:val="000A57DB"/>
    <w:rsid w:val="000B02E2"/>
    <w:rsid w:val="000B0D48"/>
    <w:rsid w:val="000B135E"/>
    <w:rsid w:val="000B1529"/>
    <w:rsid w:val="000B25BE"/>
    <w:rsid w:val="000B26CB"/>
    <w:rsid w:val="000B33FE"/>
    <w:rsid w:val="000B364A"/>
    <w:rsid w:val="000B3686"/>
    <w:rsid w:val="000B589B"/>
    <w:rsid w:val="000B5E82"/>
    <w:rsid w:val="000B6E23"/>
    <w:rsid w:val="000B79BB"/>
    <w:rsid w:val="000C090C"/>
    <w:rsid w:val="000C498C"/>
    <w:rsid w:val="000C790C"/>
    <w:rsid w:val="000D0F88"/>
    <w:rsid w:val="000D22A5"/>
    <w:rsid w:val="000D52AC"/>
    <w:rsid w:val="000D5C1F"/>
    <w:rsid w:val="000D6C0D"/>
    <w:rsid w:val="000D73A3"/>
    <w:rsid w:val="000D740B"/>
    <w:rsid w:val="000E0927"/>
    <w:rsid w:val="000E178A"/>
    <w:rsid w:val="000E2009"/>
    <w:rsid w:val="000E2D2D"/>
    <w:rsid w:val="000E51C3"/>
    <w:rsid w:val="000E5901"/>
    <w:rsid w:val="000E5DDD"/>
    <w:rsid w:val="000E735D"/>
    <w:rsid w:val="000E7CA8"/>
    <w:rsid w:val="000F2852"/>
    <w:rsid w:val="000F562D"/>
    <w:rsid w:val="000F5D8D"/>
    <w:rsid w:val="000F6408"/>
    <w:rsid w:val="000F6C16"/>
    <w:rsid w:val="000F6ED9"/>
    <w:rsid w:val="000F7A92"/>
    <w:rsid w:val="0010029A"/>
    <w:rsid w:val="00100453"/>
    <w:rsid w:val="0010196E"/>
    <w:rsid w:val="00103053"/>
    <w:rsid w:val="001057AB"/>
    <w:rsid w:val="001061C8"/>
    <w:rsid w:val="00106359"/>
    <w:rsid w:val="0010674E"/>
    <w:rsid w:val="00106DE9"/>
    <w:rsid w:val="001072ED"/>
    <w:rsid w:val="00107B19"/>
    <w:rsid w:val="001103FD"/>
    <w:rsid w:val="00110683"/>
    <w:rsid w:val="0011267E"/>
    <w:rsid w:val="001129AD"/>
    <w:rsid w:val="00112D92"/>
    <w:rsid w:val="001139B5"/>
    <w:rsid w:val="001150E4"/>
    <w:rsid w:val="001156B8"/>
    <w:rsid w:val="00115D39"/>
    <w:rsid w:val="00116260"/>
    <w:rsid w:val="001172C4"/>
    <w:rsid w:val="00123199"/>
    <w:rsid w:val="00123565"/>
    <w:rsid w:val="0012596E"/>
    <w:rsid w:val="00126CA0"/>
    <w:rsid w:val="00130A4A"/>
    <w:rsid w:val="001339E6"/>
    <w:rsid w:val="00133DC3"/>
    <w:rsid w:val="0014186D"/>
    <w:rsid w:val="0014230E"/>
    <w:rsid w:val="00142C80"/>
    <w:rsid w:val="0014698E"/>
    <w:rsid w:val="001478C8"/>
    <w:rsid w:val="001531BC"/>
    <w:rsid w:val="00155D81"/>
    <w:rsid w:val="00155EF1"/>
    <w:rsid w:val="0015643C"/>
    <w:rsid w:val="00157118"/>
    <w:rsid w:val="00157819"/>
    <w:rsid w:val="001605DB"/>
    <w:rsid w:val="001606D6"/>
    <w:rsid w:val="00165188"/>
    <w:rsid w:val="00166CFF"/>
    <w:rsid w:val="0016731A"/>
    <w:rsid w:val="0017130A"/>
    <w:rsid w:val="001759AC"/>
    <w:rsid w:val="001804F5"/>
    <w:rsid w:val="00181D1C"/>
    <w:rsid w:val="0018281F"/>
    <w:rsid w:val="001851B7"/>
    <w:rsid w:val="00185633"/>
    <w:rsid w:val="0018609C"/>
    <w:rsid w:val="001867D4"/>
    <w:rsid w:val="001867F7"/>
    <w:rsid w:val="0018740E"/>
    <w:rsid w:val="001904A1"/>
    <w:rsid w:val="001904AA"/>
    <w:rsid w:val="001924F4"/>
    <w:rsid w:val="00192D99"/>
    <w:rsid w:val="00193FAC"/>
    <w:rsid w:val="001940BC"/>
    <w:rsid w:val="00196305"/>
    <w:rsid w:val="00197A08"/>
    <w:rsid w:val="00197DB2"/>
    <w:rsid w:val="001A232C"/>
    <w:rsid w:val="001A2920"/>
    <w:rsid w:val="001A2E25"/>
    <w:rsid w:val="001A689C"/>
    <w:rsid w:val="001A6ED6"/>
    <w:rsid w:val="001A76CC"/>
    <w:rsid w:val="001B0ABA"/>
    <w:rsid w:val="001B1A0D"/>
    <w:rsid w:val="001B2295"/>
    <w:rsid w:val="001B525B"/>
    <w:rsid w:val="001B6C40"/>
    <w:rsid w:val="001B7089"/>
    <w:rsid w:val="001B7AB9"/>
    <w:rsid w:val="001B7D4D"/>
    <w:rsid w:val="001B7FBA"/>
    <w:rsid w:val="001C0657"/>
    <w:rsid w:val="001C07A7"/>
    <w:rsid w:val="001C0BB8"/>
    <w:rsid w:val="001C1FB1"/>
    <w:rsid w:val="001C25E9"/>
    <w:rsid w:val="001C34D4"/>
    <w:rsid w:val="001C3DA1"/>
    <w:rsid w:val="001C5235"/>
    <w:rsid w:val="001D16AC"/>
    <w:rsid w:val="001D2E38"/>
    <w:rsid w:val="001D4CC1"/>
    <w:rsid w:val="001D6A91"/>
    <w:rsid w:val="001D7F28"/>
    <w:rsid w:val="001E1FBA"/>
    <w:rsid w:val="001E21E7"/>
    <w:rsid w:val="001E2D6D"/>
    <w:rsid w:val="001E3825"/>
    <w:rsid w:val="001E44D8"/>
    <w:rsid w:val="001E61FA"/>
    <w:rsid w:val="001E7E6F"/>
    <w:rsid w:val="001F00DA"/>
    <w:rsid w:val="001F1328"/>
    <w:rsid w:val="001F2B3B"/>
    <w:rsid w:val="001F2E7F"/>
    <w:rsid w:val="001F3790"/>
    <w:rsid w:val="001F38EA"/>
    <w:rsid w:val="001F59B2"/>
    <w:rsid w:val="001F6659"/>
    <w:rsid w:val="001F6B97"/>
    <w:rsid w:val="001F6BF3"/>
    <w:rsid w:val="0020075A"/>
    <w:rsid w:val="00200CFC"/>
    <w:rsid w:val="002015CA"/>
    <w:rsid w:val="0020247E"/>
    <w:rsid w:val="002027D3"/>
    <w:rsid w:val="00202F13"/>
    <w:rsid w:val="002046AB"/>
    <w:rsid w:val="0021010C"/>
    <w:rsid w:val="00211BD3"/>
    <w:rsid w:val="00212710"/>
    <w:rsid w:val="002131EB"/>
    <w:rsid w:val="002145CD"/>
    <w:rsid w:val="00214886"/>
    <w:rsid w:val="002156A7"/>
    <w:rsid w:val="00215A81"/>
    <w:rsid w:val="00216925"/>
    <w:rsid w:val="00220CFE"/>
    <w:rsid w:val="00220F8B"/>
    <w:rsid w:val="00221DE5"/>
    <w:rsid w:val="00223B70"/>
    <w:rsid w:val="0023403E"/>
    <w:rsid w:val="002351B5"/>
    <w:rsid w:val="00236054"/>
    <w:rsid w:val="002407B0"/>
    <w:rsid w:val="0024179E"/>
    <w:rsid w:val="00244395"/>
    <w:rsid w:val="0024577A"/>
    <w:rsid w:val="00247800"/>
    <w:rsid w:val="00253F37"/>
    <w:rsid w:val="00254E61"/>
    <w:rsid w:val="0026091B"/>
    <w:rsid w:val="002617EC"/>
    <w:rsid w:val="00262536"/>
    <w:rsid w:val="00263134"/>
    <w:rsid w:val="00266A1E"/>
    <w:rsid w:val="00267107"/>
    <w:rsid w:val="00271086"/>
    <w:rsid w:val="002746B3"/>
    <w:rsid w:val="002751D3"/>
    <w:rsid w:val="002758F2"/>
    <w:rsid w:val="00276145"/>
    <w:rsid w:val="00276A00"/>
    <w:rsid w:val="00276C60"/>
    <w:rsid w:val="00276D99"/>
    <w:rsid w:val="00277C4C"/>
    <w:rsid w:val="00281BED"/>
    <w:rsid w:val="00281D90"/>
    <w:rsid w:val="00283362"/>
    <w:rsid w:val="00283435"/>
    <w:rsid w:val="002840D0"/>
    <w:rsid w:val="002906A4"/>
    <w:rsid w:val="0029141A"/>
    <w:rsid w:val="00291F4B"/>
    <w:rsid w:val="002921B4"/>
    <w:rsid w:val="002A1680"/>
    <w:rsid w:val="002A3025"/>
    <w:rsid w:val="002A334A"/>
    <w:rsid w:val="002A4159"/>
    <w:rsid w:val="002A7C54"/>
    <w:rsid w:val="002B4A70"/>
    <w:rsid w:val="002B717F"/>
    <w:rsid w:val="002C1344"/>
    <w:rsid w:val="002C1380"/>
    <w:rsid w:val="002C21B5"/>
    <w:rsid w:val="002C2D76"/>
    <w:rsid w:val="002C3221"/>
    <w:rsid w:val="002C3D7E"/>
    <w:rsid w:val="002C44B5"/>
    <w:rsid w:val="002C7DC1"/>
    <w:rsid w:val="002D042B"/>
    <w:rsid w:val="002D0916"/>
    <w:rsid w:val="002D16C3"/>
    <w:rsid w:val="002D1ADF"/>
    <w:rsid w:val="002D24A2"/>
    <w:rsid w:val="002D3353"/>
    <w:rsid w:val="002D394B"/>
    <w:rsid w:val="002D5ADF"/>
    <w:rsid w:val="002D65F0"/>
    <w:rsid w:val="002E0848"/>
    <w:rsid w:val="002E0AFC"/>
    <w:rsid w:val="002E1F8D"/>
    <w:rsid w:val="002E2D58"/>
    <w:rsid w:val="002E3C30"/>
    <w:rsid w:val="002E6DC2"/>
    <w:rsid w:val="002E73E9"/>
    <w:rsid w:val="002E74D3"/>
    <w:rsid w:val="002E787C"/>
    <w:rsid w:val="002F1221"/>
    <w:rsid w:val="002F1331"/>
    <w:rsid w:val="002F20FA"/>
    <w:rsid w:val="002F35B9"/>
    <w:rsid w:val="002F3A22"/>
    <w:rsid w:val="002F509D"/>
    <w:rsid w:val="002F5B0D"/>
    <w:rsid w:val="002F6B3B"/>
    <w:rsid w:val="002F7A9C"/>
    <w:rsid w:val="002F7C55"/>
    <w:rsid w:val="00302653"/>
    <w:rsid w:val="00302981"/>
    <w:rsid w:val="0030474E"/>
    <w:rsid w:val="00304A68"/>
    <w:rsid w:val="003050E3"/>
    <w:rsid w:val="00305B39"/>
    <w:rsid w:val="00305E69"/>
    <w:rsid w:val="00310725"/>
    <w:rsid w:val="00310C7D"/>
    <w:rsid w:val="003111BF"/>
    <w:rsid w:val="00312D18"/>
    <w:rsid w:val="0031321E"/>
    <w:rsid w:val="00313424"/>
    <w:rsid w:val="00320201"/>
    <w:rsid w:val="003210FA"/>
    <w:rsid w:val="00321BE3"/>
    <w:rsid w:val="003224EB"/>
    <w:rsid w:val="00323417"/>
    <w:rsid w:val="00323ABA"/>
    <w:rsid w:val="00324392"/>
    <w:rsid w:val="00325005"/>
    <w:rsid w:val="00330356"/>
    <w:rsid w:val="00330A34"/>
    <w:rsid w:val="00331494"/>
    <w:rsid w:val="00332A4B"/>
    <w:rsid w:val="003331D6"/>
    <w:rsid w:val="0033341D"/>
    <w:rsid w:val="00336762"/>
    <w:rsid w:val="00340F86"/>
    <w:rsid w:val="00342257"/>
    <w:rsid w:val="00343D88"/>
    <w:rsid w:val="0034727E"/>
    <w:rsid w:val="00350887"/>
    <w:rsid w:val="0035145B"/>
    <w:rsid w:val="00351B47"/>
    <w:rsid w:val="00353F01"/>
    <w:rsid w:val="00354553"/>
    <w:rsid w:val="0035655F"/>
    <w:rsid w:val="00360C39"/>
    <w:rsid w:val="00361301"/>
    <w:rsid w:val="003617DD"/>
    <w:rsid w:val="003622BB"/>
    <w:rsid w:val="00363513"/>
    <w:rsid w:val="0036510E"/>
    <w:rsid w:val="003656BA"/>
    <w:rsid w:val="00365924"/>
    <w:rsid w:val="00365DD6"/>
    <w:rsid w:val="00370DA4"/>
    <w:rsid w:val="003716ED"/>
    <w:rsid w:val="00371C34"/>
    <w:rsid w:val="0037432A"/>
    <w:rsid w:val="003748F6"/>
    <w:rsid w:val="003770CA"/>
    <w:rsid w:val="00377980"/>
    <w:rsid w:val="003803DF"/>
    <w:rsid w:val="00383E7E"/>
    <w:rsid w:val="00385C83"/>
    <w:rsid w:val="003868A7"/>
    <w:rsid w:val="003875BF"/>
    <w:rsid w:val="00387C0D"/>
    <w:rsid w:val="003902B2"/>
    <w:rsid w:val="00391610"/>
    <w:rsid w:val="00391FC5"/>
    <w:rsid w:val="00393DB3"/>
    <w:rsid w:val="00395058"/>
    <w:rsid w:val="0039724F"/>
    <w:rsid w:val="00397855"/>
    <w:rsid w:val="003A1A97"/>
    <w:rsid w:val="003A34A7"/>
    <w:rsid w:val="003A35A4"/>
    <w:rsid w:val="003A366E"/>
    <w:rsid w:val="003A3B27"/>
    <w:rsid w:val="003A4636"/>
    <w:rsid w:val="003A4E46"/>
    <w:rsid w:val="003A5435"/>
    <w:rsid w:val="003A7048"/>
    <w:rsid w:val="003B099C"/>
    <w:rsid w:val="003B2508"/>
    <w:rsid w:val="003B468A"/>
    <w:rsid w:val="003B4CDF"/>
    <w:rsid w:val="003B64A0"/>
    <w:rsid w:val="003B6A13"/>
    <w:rsid w:val="003B7196"/>
    <w:rsid w:val="003C00BC"/>
    <w:rsid w:val="003C1E8E"/>
    <w:rsid w:val="003C2159"/>
    <w:rsid w:val="003C2175"/>
    <w:rsid w:val="003C27F6"/>
    <w:rsid w:val="003C301E"/>
    <w:rsid w:val="003C3FDB"/>
    <w:rsid w:val="003C46F0"/>
    <w:rsid w:val="003C6B3C"/>
    <w:rsid w:val="003C735D"/>
    <w:rsid w:val="003C76E5"/>
    <w:rsid w:val="003D5C21"/>
    <w:rsid w:val="003D7FF0"/>
    <w:rsid w:val="003E1B1C"/>
    <w:rsid w:val="003E2B9D"/>
    <w:rsid w:val="003E4B34"/>
    <w:rsid w:val="003E5ECC"/>
    <w:rsid w:val="003E7C2A"/>
    <w:rsid w:val="003E7FAD"/>
    <w:rsid w:val="003F0636"/>
    <w:rsid w:val="003F1891"/>
    <w:rsid w:val="003F1B77"/>
    <w:rsid w:val="003F29ED"/>
    <w:rsid w:val="003F3560"/>
    <w:rsid w:val="003F78E9"/>
    <w:rsid w:val="00401E02"/>
    <w:rsid w:val="004024AD"/>
    <w:rsid w:val="00403237"/>
    <w:rsid w:val="004033EF"/>
    <w:rsid w:val="0040395B"/>
    <w:rsid w:val="00406947"/>
    <w:rsid w:val="0040779A"/>
    <w:rsid w:val="00407E29"/>
    <w:rsid w:val="004114E2"/>
    <w:rsid w:val="00412422"/>
    <w:rsid w:val="00412A72"/>
    <w:rsid w:val="00413D29"/>
    <w:rsid w:val="00415BE2"/>
    <w:rsid w:val="004161D7"/>
    <w:rsid w:val="004166F4"/>
    <w:rsid w:val="004166F5"/>
    <w:rsid w:val="004176D8"/>
    <w:rsid w:val="004177E3"/>
    <w:rsid w:val="00417E82"/>
    <w:rsid w:val="004239EA"/>
    <w:rsid w:val="0042420F"/>
    <w:rsid w:val="00424461"/>
    <w:rsid w:val="00424562"/>
    <w:rsid w:val="00432DA0"/>
    <w:rsid w:val="00433066"/>
    <w:rsid w:val="00433E50"/>
    <w:rsid w:val="00436455"/>
    <w:rsid w:val="004369E2"/>
    <w:rsid w:val="0044007C"/>
    <w:rsid w:val="00440987"/>
    <w:rsid w:val="004412FC"/>
    <w:rsid w:val="00441E59"/>
    <w:rsid w:val="0044215B"/>
    <w:rsid w:val="00443379"/>
    <w:rsid w:val="004439AA"/>
    <w:rsid w:val="00443D5B"/>
    <w:rsid w:val="0044413E"/>
    <w:rsid w:val="004471EC"/>
    <w:rsid w:val="00450D1B"/>
    <w:rsid w:val="00453F8B"/>
    <w:rsid w:val="00454067"/>
    <w:rsid w:val="004557E6"/>
    <w:rsid w:val="00455AAE"/>
    <w:rsid w:val="0045607A"/>
    <w:rsid w:val="00456172"/>
    <w:rsid w:val="004562E3"/>
    <w:rsid w:val="00456651"/>
    <w:rsid w:val="00460447"/>
    <w:rsid w:val="004621AB"/>
    <w:rsid w:val="00465FB7"/>
    <w:rsid w:val="00466BB9"/>
    <w:rsid w:val="00472684"/>
    <w:rsid w:val="004730EC"/>
    <w:rsid w:val="0047340C"/>
    <w:rsid w:val="004742E4"/>
    <w:rsid w:val="00474888"/>
    <w:rsid w:val="00474C03"/>
    <w:rsid w:val="00477518"/>
    <w:rsid w:val="00477E1B"/>
    <w:rsid w:val="00480D8D"/>
    <w:rsid w:val="00482182"/>
    <w:rsid w:val="00482501"/>
    <w:rsid w:val="004826CB"/>
    <w:rsid w:val="0048392F"/>
    <w:rsid w:val="00485706"/>
    <w:rsid w:val="00485E52"/>
    <w:rsid w:val="0048775F"/>
    <w:rsid w:val="00491120"/>
    <w:rsid w:val="004935A7"/>
    <w:rsid w:val="0049616D"/>
    <w:rsid w:val="00496218"/>
    <w:rsid w:val="004968B0"/>
    <w:rsid w:val="004968F5"/>
    <w:rsid w:val="00497F2E"/>
    <w:rsid w:val="004A06C5"/>
    <w:rsid w:val="004A6856"/>
    <w:rsid w:val="004A788D"/>
    <w:rsid w:val="004B06BB"/>
    <w:rsid w:val="004B33D6"/>
    <w:rsid w:val="004B3A21"/>
    <w:rsid w:val="004B45D4"/>
    <w:rsid w:val="004B5A6A"/>
    <w:rsid w:val="004B5A8B"/>
    <w:rsid w:val="004B5D6B"/>
    <w:rsid w:val="004B5F3C"/>
    <w:rsid w:val="004B6C76"/>
    <w:rsid w:val="004B75BC"/>
    <w:rsid w:val="004C1A86"/>
    <w:rsid w:val="004C2103"/>
    <w:rsid w:val="004C2580"/>
    <w:rsid w:val="004C2FA6"/>
    <w:rsid w:val="004C304D"/>
    <w:rsid w:val="004C4E62"/>
    <w:rsid w:val="004C5657"/>
    <w:rsid w:val="004C7E60"/>
    <w:rsid w:val="004C7F8F"/>
    <w:rsid w:val="004D3C6A"/>
    <w:rsid w:val="004D4150"/>
    <w:rsid w:val="004D4456"/>
    <w:rsid w:val="004D4D0E"/>
    <w:rsid w:val="004D51F8"/>
    <w:rsid w:val="004D6133"/>
    <w:rsid w:val="004D73B0"/>
    <w:rsid w:val="004D7E9E"/>
    <w:rsid w:val="004E2217"/>
    <w:rsid w:val="004E22B0"/>
    <w:rsid w:val="004E323F"/>
    <w:rsid w:val="004E345B"/>
    <w:rsid w:val="004E432A"/>
    <w:rsid w:val="004E5867"/>
    <w:rsid w:val="004E5F6A"/>
    <w:rsid w:val="004E7388"/>
    <w:rsid w:val="004F528C"/>
    <w:rsid w:val="004F63B4"/>
    <w:rsid w:val="004F6EBD"/>
    <w:rsid w:val="00500BBC"/>
    <w:rsid w:val="00501B3A"/>
    <w:rsid w:val="0050308C"/>
    <w:rsid w:val="005047FF"/>
    <w:rsid w:val="00504A65"/>
    <w:rsid w:val="00505169"/>
    <w:rsid w:val="0050551C"/>
    <w:rsid w:val="005079FD"/>
    <w:rsid w:val="00510D33"/>
    <w:rsid w:val="00511CE5"/>
    <w:rsid w:val="005124DD"/>
    <w:rsid w:val="00512678"/>
    <w:rsid w:val="005135EB"/>
    <w:rsid w:val="00513637"/>
    <w:rsid w:val="00513DF0"/>
    <w:rsid w:val="00515AA4"/>
    <w:rsid w:val="005167F6"/>
    <w:rsid w:val="00517A0B"/>
    <w:rsid w:val="00520B19"/>
    <w:rsid w:val="00520B97"/>
    <w:rsid w:val="00521A28"/>
    <w:rsid w:val="00522FFD"/>
    <w:rsid w:val="00523F2F"/>
    <w:rsid w:val="00524004"/>
    <w:rsid w:val="00524140"/>
    <w:rsid w:val="00524218"/>
    <w:rsid w:val="00525936"/>
    <w:rsid w:val="00525D22"/>
    <w:rsid w:val="00527E4C"/>
    <w:rsid w:val="005319DA"/>
    <w:rsid w:val="00531A44"/>
    <w:rsid w:val="00532EAC"/>
    <w:rsid w:val="00537178"/>
    <w:rsid w:val="005377B8"/>
    <w:rsid w:val="00537865"/>
    <w:rsid w:val="00537C71"/>
    <w:rsid w:val="005406A3"/>
    <w:rsid w:val="00541CC4"/>
    <w:rsid w:val="005420FF"/>
    <w:rsid w:val="00544A6E"/>
    <w:rsid w:val="00544EF2"/>
    <w:rsid w:val="00544FD2"/>
    <w:rsid w:val="00550007"/>
    <w:rsid w:val="00552173"/>
    <w:rsid w:val="00553079"/>
    <w:rsid w:val="00553C43"/>
    <w:rsid w:val="00554160"/>
    <w:rsid w:val="00554215"/>
    <w:rsid w:val="00555DB5"/>
    <w:rsid w:val="00557358"/>
    <w:rsid w:val="005574A5"/>
    <w:rsid w:val="00557A80"/>
    <w:rsid w:val="00557B17"/>
    <w:rsid w:val="00560725"/>
    <w:rsid w:val="00560F44"/>
    <w:rsid w:val="00562540"/>
    <w:rsid w:val="005636F4"/>
    <w:rsid w:val="00564DCD"/>
    <w:rsid w:val="00570264"/>
    <w:rsid w:val="00572003"/>
    <w:rsid w:val="0057206A"/>
    <w:rsid w:val="005725C1"/>
    <w:rsid w:val="00572CD7"/>
    <w:rsid w:val="005756A9"/>
    <w:rsid w:val="005769C8"/>
    <w:rsid w:val="0058021F"/>
    <w:rsid w:val="005817AD"/>
    <w:rsid w:val="005824F0"/>
    <w:rsid w:val="00583FC0"/>
    <w:rsid w:val="0058402E"/>
    <w:rsid w:val="00585F13"/>
    <w:rsid w:val="0059037E"/>
    <w:rsid w:val="00592D91"/>
    <w:rsid w:val="005931CA"/>
    <w:rsid w:val="00593CC0"/>
    <w:rsid w:val="00594182"/>
    <w:rsid w:val="00595AC5"/>
    <w:rsid w:val="005979CD"/>
    <w:rsid w:val="005A0172"/>
    <w:rsid w:val="005A1916"/>
    <w:rsid w:val="005A34E2"/>
    <w:rsid w:val="005A5F6C"/>
    <w:rsid w:val="005A6B42"/>
    <w:rsid w:val="005A6D55"/>
    <w:rsid w:val="005A7D95"/>
    <w:rsid w:val="005A7E2C"/>
    <w:rsid w:val="005B24CE"/>
    <w:rsid w:val="005C3F80"/>
    <w:rsid w:val="005C52BD"/>
    <w:rsid w:val="005C5F8E"/>
    <w:rsid w:val="005C69BB"/>
    <w:rsid w:val="005C6A2C"/>
    <w:rsid w:val="005C6C9B"/>
    <w:rsid w:val="005D1B70"/>
    <w:rsid w:val="005D3702"/>
    <w:rsid w:val="005D6B17"/>
    <w:rsid w:val="005D6BBD"/>
    <w:rsid w:val="005D7DE7"/>
    <w:rsid w:val="005E0448"/>
    <w:rsid w:val="005E0473"/>
    <w:rsid w:val="005E23EB"/>
    <w:rsid w:val="005E3040"/>
    <w:rsid w:val="005E697A"/>
    <w:rsid w:val="005E6D6E"/>
    <w:rsid w:val="005F0230"/>
    <w:rsid w:val="005F02CE"/>
    <w:rsid w:val="005F13BA"/>
    <w:rsid w:val="005F15FF"/>
    <w:rsid w:val="005F1F2E"/>
    <w:rsid w:val="005F21D5"/>
    <w:rsid w:val="005F53A5"/>
    <w:rsid w:val="005F56D4"/>
    <w:rsid w:val="005F6513"/>
    <w:rsid w:val="005F70C3"/>
    <w:rsid w:val="005F7DD0"/>
    <w:rsid w:val="0060255F"/>
    <w:rsid w:val="006037FC"/>
    <w:rsid w:val="00604C9A"/>
    <w:rsid w:val="00607D69"/>
    <w:rsid w:val="0061022D"/>
    <w:rsid w:val="00610D9A"/>
    <w:rsid w:val="00610F7C"/>
    <w:rsid w:val="00611ABE"/>
    <w:rsid w:val="00612928"/>
    <w:rsid w:val="00612CD3"/>
    <w:rsid w:val="006135EC"/>
    <w:rsid w:val="00614EAA"/>
    <w:rsid w:val="006154CF"/>
    <w:rsid w:val="00615B8C"/>
    <w:rsid w:val="0061797D"/>
    <w:rsid w:val="006204E6"/>
    <w:rsid w:val="006206D4"/>
    <w:rsid w:val="00624481"/>
    <w:rsid w:val="00624C5B"/>
    <w:rsid w:val="00624E96"/>
    <w:rsid w:val="006267AD"/>
    <w:rsid w:val="006271A0"/>
    <w:rsid w:val="006329A4"/>
    <w:rsid w:val="00633EFE"/>
    <w:rsid w:val="006347C9"/>
    <w:rsid w:val="006348AD"/>
    <w:rsid w:val="00634C07"/>
    <w:rsid w:val="00640DE2"/>
    <w:rsid w:val="006410F5"/>
    <w:rsid w:val="00641455"/>
    <w:rsid w:val="006418C3"/>
    <w:rsid w:val="00641B80"/>
    <w:rsid w:val="00642364"/>
    <w:rsid w:val="0064346D"/>
    <w:rsid w:val="0064581F"/>
    <w:rsid w:val="00645C17"/>
    <w:rsid w:val="00645F71"/>
    <w:rsid w:val="00646B77"/>
    <w:rsid w:val="006471E7"/>
    <w:rsid w:val="00647E18"/>
    <w:rsid w:val="0065075A"/>
    <w:rsid w:val="00651BC2"/>
    <w:rsid w:val="0065575F"/>
    <w:rsid w:val="0065617E"/>
    <w:rsid w:val="00656E0D"/>
    <w:rsid w:val="006570BE"/>
    <w:rsid w:val="00661011"/>
    <w:rsid w:val="006619CF"/>
    <w:rsid w:val="00661EE3"/>
    <w:rsid w:val="00662E76"/>
    <w:rsid w:val="006632AA"/>
    <w:rsid w:val="006632BB"/>
    <w:rsid w:val="0066597F"/>
    <w:rsid w:val="00665B73"/>
    <w:rsid w:val="00665C48"/>
    <w:rsid w:val="00666CB2"/>
    <w:rsid w:val="00667113"/>
    <w:rsid w:val="0067086F"/>
    <w:rsid w:val="0067421B"/>
    <w:rsid w:val="00676BDB"/>
    <w:rsid w:val="00676C2E"/>
    <w:rsid w:val="006809B7"/>
    <w:rsid w:val="00681422"/>
    <w:rsid w:val="00681DA1"/>
    <w:rsid w:val="00683918"/>
    <w:rsid w:val="00685427"/>
    <w:rsid w:val="00686ACC"/>
    <w:rsid w:val="006909B0"/>
    <w:rsid w:val="006915A8"/>
    <w:rsid w:val="00691DF4"/>
    <w:rsid w:val="00692184"/>
    <w:rsid w:val="00692D00"/>
    <w:rsid w:val="00693FE7"/>
    <w:rsid w:val="0069403C"/>
    <w:rsid w:val="006951EF"/>
    <w:rsid w:val="006959FE"/>
    <w:rsid w:val="006A0E12"/>
    <w:rsid w:val="006A1001"/>
    <w:rsid w:val="006A417E"/>
    <w:rsid w:val="006A52BC"/>
    <w:rsid w:val="006A6D55"/>
    <w:rsid w:val="006A7A08"/>
    <w:rsid w:val="006A7B74"/>
    <w:rsid w:val="006B0F64"/>
    <w:rsid w:val="006B1057"/>
    <w:rsid w:val="006B12BF"/>
    <w:rsid w:val="006B31F5"/>
    <w:rsid w:val="006B74C9"/>
    <w:rsid w:val="006C0067"/>
    <w:rsid w:val="006C03F0"/>
    <w:rsid w:val="006C14F0"/>
    <w:rsid w:val="006C1D30"/>
    <w:rsid w:val="006C2626"/>
    <w:rsid w:val="006C2636"/>
    <w:rsid w:val="006C4378"/>
    <w:rsid w:val="006C55C6"/>
    <w:rsid w:val="006C76FC"/>
    <w:rsid w:val="006C7C60"/>
    <w:rsid w:val="006D48B5"/>
    <w:rsid w:val="006D5B65"/>
    <w:rsid w:val="006D63C6"/>
    <w:rsid w:val="006D6E8A"/>
    <w:rsid w:val="006D73EA"/>
    <w:rsid w:val="006E46B7"/>
    <w:rsid w:val="006F106D"/>
    <w:rsid w:val="006F10AD"/>
    <w:rsid w:val="006F144D"/>
    <w:rsid w:val="006F1C66"/>
    <w:rsid w:val="006F28B9"/>
    <w:rsid w:val="006F34F0"/>
    <w:rsid w:val="006F6E80"/>
    <w:rsid w:val="006F7B1E"/>
    <w:rsid w:val="006F7B85"/>
    <w:rsid w:val="00700D23"/>
    <w:rsid w:val="007027A5"/>
    <w:rsid w:val="00702BD5"/>
    <w:rsid w:val="00703511"/>
    <w:rsid w:val="00703B97"/>
    <w:rsid w:val="007046D2"/>
    <w:rsid w:val="00704823"/>
    <w:rsid w:val="00707ECB"/>
    <w:rsid w:val="007101A0"/>
    <w:rsid w:val="00710669"/>
    <w:rsid w:val="00711915"/>
    <w:rsid w:val="007121B0"/>
    <w:rsid w:val="00712803"/>
    <w:rsid w:val="00712C36"/>
    <w:rsid w:val="00712F45"/>
    <w:rsid w:val="007152BD"/>
    <w:rsid w:val="00717997"/>
    <w:rsid w:val="0072069F"/>
    <w:rsid w:val="00720B45"/>
    <w:rsid w:val="00722D01"/>
    <w:rsid w:val="007232CD"/>
    <w:rsid w:val="00723715"/>
    <w:rsid w:val="007237E6"/>
    <w:rsid w:val="00725337"/>
    <w:rsid w:val="00725EBB"/>
    <w:rsid w:val="00727105"/>
    <w:rsid w:val="007326B8"/>
    <w:rsid w:val="0073291C"/>
    <w:rsid w:val="007332E8"/>
    <w:rsid w:val="00733757"/>
    <w:rsid w:val="00734C63"/>
    <w:rsid w:val="0073557E"/>
    <w:rsid w:val="00742F73"/>
    <w:rsid w:val="007446FA"/>
    <w:rsid w:val="007468DF"/>
    <w:rsid w:val="007507ED"/>
    <w:rsid w:val="007526CE"/>
    <w:rsid w:val="00753FF2"/>
    <w:rsid w:val="007562CD"/>
    <w:rsid w:val="007572D5"/>
    <w:rsid w:val="00761752"/>
    <w:rsid w:val="00765E37"/>
    <w:rsid w:val="00766A15"/>
    <w:rsid w:val="00767F6B"/>
    <w:rsid w:val="00772375"/>
    <w:rsid w:val="00772CE2"/>
    <w:rsid w:val="007759F5"/>
    <w:rsid w:val="00777B0F"/>
    <w:rsid w:val="00782297"/>
    <w:rsid w:val="00782881"/>
    <w:rsid w:val="00782AC8"/>
    <w:rsid w:val="007832D4"/>
    <w:rsid w:val="00784073"/>
    <w:rsid w:val="00784EBD"/>
    <w:rsid w:val="007853EF"/>
    <w:rsid w:val="0079058E"/>
    <w:rsid w:val="00791334"/>
    <w:rsid w:val="00791F8B"/>
    <w:rsid w:val="0079200F"/>
    <w:rsid w:val="0079328C"/>
    <w:rsid w:val="00793D28"/>
    <w:rsid w:val="007956D4"/>
    <w:rsid w:val="00796048"/>
    <w:rsid w:val="007965C4"/>
    <w:rsid w:val="00797167"/>
    <w:rsid w:val="00797467"/>
    <w:rsid w:val="0079779D"/>
    <w:rsid w:val="007979BE"/>
    <w:rsid w:val="00797DE4"/>
    <w:rsid w:val="007A595B"/>
    <w:rsid w:val="007A6561"/>
    <w:rsid w:val="007B06D2"/>
    <w:rsid w:val="007B1410"/>
    <w:rsid w:val="007B15A3"/>
    <w:rsid w:val="007B2433"/>
    <w:rsid w:val="007B30CE"/>
    <w:rsid w:val="007B3ED2"/>
    <w:rsid w:val="007B45F5"/>
    <w:rsid w:val="007B4CBF"/>
    <w:rsid w:val="007B5420"/>
    <w:rsid w:val="007B6504"/>
    <w:rsid w:val="007C0163"/>
    <w:rsid w:val="007C02FB"/>
    <w:rsid w:val="007C0F8D"/>
    <w:rsid w:val="007C0FC8"/>
    <w:rsid w:val="007C10F2"/>
    <w:rsid w:val="007C4AB4"/>
    <w:rsid w:val="007C50F3"/>
    <w:rsid w:val="007C6888"/>
    <w:rsid w:val="007C70D7"/>
    <w:rsid w:val="007C738B"/>
    <w:rsid w:val="007D108C"/>
    <w:rsid w:val="007D1C4B"/>
    <w:rsid w:val="007D4F0B"/>
    <w:rsid w:val="007D571B"/>
    <w:rsid w:val="007D628C"/>
    <w:rsid w:val="007D640E"/>
    <w:rsid w:val="007D71E6"/>
    <w:rsid w:val="007E09D4"/>
    <w:rsid w:val="007E0D5A"/>
    <w:rsid w:val="007E24DF"/>
    <w:rsid w:val="007E39D1"/>
    <w:rsid w:val="007E3FAE"/>
    <w:rsid w:val="007E416D"/>
    <w:rsid w:val="007E4754"/>
    <w:rsid w:val="007E49C7"/>
    <w:rsid w:val="007E6E68"/>
    <w:rsid w:val="007E7D3B"/>
    <w:rsid w:val="007F25EA"/>
    <w:rsid w:val="007F4E08"/>
    <w:rsid w:val="007F6EEA"/>
    <w:rsid w:val="008009DB"/>
    <w:rsid w:val="00800C56"/>
    <w:rsid w:val="00801B0C"/>
    <w:rsid w:val="00803388"/>
    <w:rsid w:val="00805D18"/>
    <w:rsid w:val="00806F04"/>
    <w:rsid w:val="00810873"/>
    <w:rsid w:val="00811765"/>
    <w:rsid w:val="00811798"/>
    <w:rsid w:val="00811821"/>
    <w:rsid w:val="008126A3"/>
    <w:rsid w:val="008134FD"/>
    <w:rsid w:val="008136D6"/>
    <w:rsid w:val="008139A9"/>
    <w:rsid w:val="00814CB9"/>
    <w:rsid w:val="0081544D"/>
    <w:rsid w:val="008158B8"/>
    <w:rsid w:val="00815E10"/>
    <w:rsid w:val="00815E89"/>
    <w:rsid w:val="008171F6"/>
    <w:rsid w:val="00820D04"/>
    <w:rsid w:val="00821867"/>
    <w:rsid w:val="00821D19"/>
    <w:rsid w:val="00821F90"/>
    <w:rsid w:val="00822782"/>
    <w:rsid w:val="00823031"/>
    <w:rsid w:val="00823839"/>
    <w:rsid w:val="0082495A"/>
    <w:rsid w:val="008258C3"/>
    <w:rsid w:val="008308B8"/>
    <w:rsid w:val="00830A50"/>
    <w:rsid w:val="0083124D"/>
    <w:rsid w:val="00832DEE"/>
    <w:rsid w:val="00833AFC"/>
    <w:rsid w:val="008340DE"/>
    <w:rsid w:val="0083410A"/>
    <w:rsid w:val="008346B1"/>
    <w:rsid w:val="00835421"/>
    <w:rsid w:val="008364E8"/>
    <w:rsid w:val="00836D6F"/>
    <w:rsid w:val="00837A4C"/>
    <w:rsid w:val="008408CE"/>
    <w:rsid w:val="0084184E"/>
    <w:rsid w:val="00842936"/>
    <w:rsid w:val="00843C94"/>
    <w:rsid w:val="0084400D"/>
    <w:rsid w:val="00846069"/>
    <w:rsid w:val="00846974"/>
    <w:rsid w:val="00846ED6"/>
    <w:rsid w:val="00846FB2"/>
    <w:rsid w:val="00847E93"/>
    <w:rsid w:val="00850D3D"/>
    <w:rsid w:val="00850D46"/>
    <w:rsid w:val="008521BD"/>
    <w:rsid w:val="00852BFB"/>
    <w:rsid w:val="0085313C"/>
    <w:rsid w:val="00853E55"/>
    <w:rsid w:val="00856B80"/>
    <w:rsid w:val="00856B9C"/>
    <w:rsid w:val="00857229"/>
    <w:rsid w:val="00857704"/>
    <w:rsid w:val="00861D08"/>
    <w:rsid w:val="00861F8B"/>
    <w:rsid w:val="008623ED"/>
    <w:rsid w:val="00863562"/>
    <w:rsid w:val="00863C7D"/>
    <w:rsid w:val="00864B90"/>
    <w:rsid w:val="00865AFD"/>
    <w:rsid w:val="0086755B"/>
    <w:rsid w:val="00870DE9"/>
    <w:rsid w:val="00871A11"/>
    <w:rsid w:val="00873373"/>
    <w:rsid w:val="00875D9F"/>
    <w:rsid w:val="0087699F"/>
    <w:rsid w:val="00883134"/>
    <w:rsid w:val="00883A93"/>
    <w:rsid w:val="008849A3"/>
    <w:rsid w:val="00885154"/>
    <w:rsid w:val="008858AC"/>
    <w:rsid w:val="008867DF"/>
    <w:rsid w:val="00887505"/>
    <w:rsid w:val="008901B5"/>
    <w:rsid w:val="0089094F"/>
    <w:rsid w:val="008920EE"/>
    <w:rsid w:val="008926E3"/>
    <w:rsid w:val="00892FA9"/>
    <w:rsid w:val="00893992"/>
    <w:rsid w:val="00895CC6"/>
    <w:rsid w:val="00895F4D"/>
    <w:rsid w:val="008A2FA3"/>
    <w:rsid w:val="008A35EA"/>
    <w:rsid w:val="008A4B8A"/>
    <w:rsid w:val="008B000D"/>
    <w:rsid w:val="008B0954"/>
    <w:rsid w:val="008B1B9D"/>
    <w:rsid w:val="008B1F37"/>
    <w:rsid w:val="008B2ADF"/>
    <w:rsid w:val="008B5404"/>
    <w:rsid w:val="008B57E2"/>
    <w:rsid w:val="008B73F7"/>
    <w:rsid w:val="008B7582"/>
    <w:rsid w:val="008B7918"/>
    <w:rsid w:val="008C2981"/>
    <w:rsid w:val="008C5008"/>
    <w:rsid w:val="008C562A"/>
    <w:rsid w:val="008C6182"/>
    <w:rsid w:val="008C6D37"/>
    <w:rsid w:val="008D06BE"/>
    <w:rsid w:val="008D20F7"/>
    <w:rsid w:val="008D601B"/>
    <w:rsid w:val="008D63F5"/>
    <w:rsid w:val="008D7368"/>
    <w:rsid w:val="008E041D"/>
    <w:rsid w:val="008E3D60"/>
    <w:rsid w:val="008E3E8B"/>
    <w:rsid w:val="008E45D6"/>
    <w:rsid w:val="008E46D9"/>
    <w:rsid w:val="008E590F"/>
    <w:rsid w:val="008E6CD0"/>
    <w:rsid w:val="008E779F"/>
    <w:rsid w:val="008E7A68"/>
    <w:rsid w:val="008F0E5C"/>
    <w:rsid w:val="008F2053"/>
    <w:rsid w:val="008F2EA8"/>
    <w:rsid w:val="008F3293"/>
    <w:rsid w:val="008F3707"/>
    <w:rsid w:val="008F4335"/>
    <w:rsid w:val="008F4498"/>
    <w:rsid w:val="008F51A0"/>
    <w:rsid w:val="008F5E4B"/>
    <w:rsid w:val="008F6BCD"/>
    <w:rsid w:val="008F6F53"/>
    <w:rsid w:val="008F7DFA"/>
    <w:rsid w:val="00900B74"/>
    <w:rsid w:val="00900E62"/>
    <w:rsid w:val="009017F2"/>
    <w:rsid w:val="00901E5F"/>
    <w:rsid w:val="009029C4"/>
    <w:rsid w:val="00902DCB"/>
    <w:rsid w:val="00903824"/>
    <w:rsid w:val="00904AD4"/>
    <w:rsid w:val="009053D5"/>
    <w:rsid w:val="0090709F"/>
    <w:rsid w:val="00910E56"/>
    <w:rsid w:val="00911B3D"/>
    <w:rsid w:val="00911E14"/>
    <w:rsid w:val="0091204F"/>
    <w:rsid w:val="00913308"/>
    <w:rsid w:val="009233A5"/>
    <w:rsid w:val="00924148"/>
    <w:rsid w:val="00924BA9"/>
    <w:rsid w:val="0092563E"/>
    <w:rsid w:val="009258A6"/>
    <w:rsid w:val="00926B57"/>
    <w:rsid w:val="00927018"/>
    <w:rsid w:val="009276A9"/>
    <w:rsid w:val="00930A89"/>
    <w:rsid w:val="009330AD"/>
    <w:rsid w:val="0093545C"/>
    <w:rsid w:val="00935BE2"/>
    <w:rsid w:val="00935EE8"/>
    <w:rsid w:val="00942105"/>
    <w:rsid w:val="009434A0"/>
    <w:rsid w:val="00944CD9"/>
    <w:rsid w:val="009461BE"/>
    <w:rsid w:val="00946DFD"/>
    <w:rsid w:val="00947C95"/>
    <w:rsid w:val="00947EB8"/>
    <w:rsid w:val="0095018E"/>
    <w:rsid w:val="00950241"/>
    <w:rsid w:val="00950592"/>
    <w:rsid w:val="00951B54"/>
    <w:rsid w:val="00951E8C"/>
    <w:rsid w:val="00955BFB"/>
    <w:rsid w:val="009569B0"/>
    <w:rsid w:val="00956DDE"/>
    <w:rsid w:val="009574E1"/>
    <w:rsid w:val="009629EF"/>
    <w:rsid w:val="00964784"/>
    <w:rsid w:val="009649CA"/>
    <w:rsid w:val="00967446"/>
    <w:rsid w:val="00967A28"/>
    <w:rsid w:val="009707A8"/>
    <w:rsid w:val="00971D7E"/>
    <w:rsid w:val="00973AF6"/>
    <w:rsid w:val="00974AEF"/>
    <w:rsid w:val="00981EC2"/>
    <w:rsid w:val="00981F20"/>
    <w:rsid w:val="009822E1"/>
    <w:rsid w:val="0098267A"/>
    <w:rsid w:val="00983707"/>
    <w:rsid w:val="00985047"/>
    <w:rsid w:val="00987722"/>
    <w:rsid w:val="00990B05"/>
    <w:rsid w:val="009911CE"/>
    <w:rsid w:val="00992DB4"/>
    <w:rsid w:val="009941B8"/>
    <w:rsid w:val="009942BB"/>
    <w:rsid w:val="0099465B"/>
    <w:rsid w:val="00995687"/>
    <w:rsid w:val="00996D30"/>
    <w:rsid w:val="009A04C0"/>
    <w:rsid w:val="009A114C"/>
    <w:rsid w:val="009A17DA"/>
    <w:rsid w:val="009A379B"/>
    <w:rsid w:val="009A431A"/>
    <w:rsid w:val="009A6D29"/>
    <w:rsid w:val="009B2BE2"/>
    <w:rsid w:val="009B37B7"/>
    <w:rsid w:val="009B4F74"/>
    <w:rsid w:val="009B504D"/>
    <w:rsid w:val="009B75F4"/>
    <w:rsid w:val="009C062F"/>
    <w:rsid w:val="009C1C29"/>
    <w:rsid w:val="009C22AA"/>
    <w:rsid w:val="009C2F79"/>
    <w:rsid w:val="009C2FBA"/>
    <w:rsid w:val="009C323B"/>
    <w:rsid w:val="009C4523"/>
    <w:rsid w:val="009C4B70"/>
    <w:rsid w:val="009C5220"/>
    <w:rsid w:val="009C544E"/>
    <w:rsid w:val="009C71E0"/>
    <w:rsid w:val="009D0D36"/>
    <w:rsid w:val="009D0E88"/>
    <w:rsid w:val="009D0EB1"/>
    <w:rsid w:val="009D2923"/>
    <w:rsid w:val="009D3813"/>
    <w:rsid w:val="009D3C56"/>
    <w:rsid w:val="009D5D46"/>
    <w:rsid w:val="009D6AB1"/>
    <w:rsid w:val="009D6F58"/>
    <w:rsid w:val="009E37E3"/>
    <w:rsid w:val="009E5630"/>
    <w:rsid w:val="009E5ABB"/>
    <w:rsid w:val="009E64A5"/>
    <w:rsid w:val="009F1479"/>
    <w:rsid w:val="009F2542"/>
    <w:rsid w:val="009F2B61"/>
    <w:rsid w:val="009F36DF"/>
    <w:rsid w:val="009F3EB0"/>
    <w:rsid w:val="009F4016"/>
    <w:rsid w:val="009F45F5"/>
    <w:rsid w:val="009F71A5"/>
    <w:rsid w:val="00A0174E"/>
    <w:rsid w:val="00A01EC4"/>
    <w:rsid w:val="00A027A8"/>
    <w:rsid w:val="00A04F2B"/>
    <w:rsid w:val="00A04FA0"/>
    <w:rsid w:val="00A05E10"/>
    <w:rsid w:val="00A05F23"/>
    <w:rsid w:val="00A073F7"/>
    <w:rsid w:val="00A07A4D"/>
    <w:rsid w:val="00A10571"/>
    <w:rsid w:val="00A10A5C"/>
    <w:rsid w:val="00A120A0"/>
    <w:rsid w:val="00A16289"/>
    <w:rsid w:val="00A22597"/>
    <w:rsid w:val="00A22B91"/>
    <w:rsid w:val="00A2483B"/>
    <w:rsid w:val="00A25D5E"/>
    <w:rsid w:val="00A26713"/>
    <w:rsid w:val="00A27905"/>
    <w:rsid w:val="00A30F88"/>
    <w:rsid w:val="00A31543"/>
    <w:rsid w:val="00A319D5"/>
    <w:rsid w:val="00A321D4"/>
    <w:rsid w:val="00A33267"/>
    <w:rsid w:val="00A337D8"/>
    <w:rsid w:val="00A35342"/>
    <w:rsid w:val="00A35659"/>
    <w:rsid w:val="00A36207"/>
    <w:rsid w:val="00A400BC"/>
    <w:rsid w:val="00A409FD"/>
    <w:rsid w:val="00A42BA9"/>
    <w:rsid w:val="00A43D0D"/>
    <w:rsid w:val="00A43F47"/>
    <w:rsid w:val="00A44F1B"/>
    <w:rsid w:val="00A45B5D"/>
    <w:rsid w:val="00A4601D"/>
    <w:rsid w:val="00A4606B"/>
    <w:rsid w:val="00A47E72"/>
    <w:rsid w:val="00A515F5"/>
    <w:rsid w:val="00A51DC5"/>
    <w:rsid w:val="00A56182"/>
    <w:rsid w:val="00A57155"/>
    <w:rsid w:val="00A57B5F"/>
    <w:rsid w:val="00A60E09"/>
    <w:rsid w:val="00A60ED8"/>
    <w:rsid w:val="00A627AF"/>
    <w:rsid w:val="00A638F7"/>
    <w:rsid w:val="00A64C3D"/>
    <w:rsid w:val="00A653AF"/>
    <w:rsid w:val="00A67203"/>
    <w:rsid w:val="00A725CA"/>
    <w:rsid w:val="00A75D50"/>
    <w:rsid w:val="00A76B11"/>
    <w:rsid w:val="00A775C1"/>
    <w:rsid w:val="00A80BAE"/>
    <w:rsid w:val="00A80F21"/>
    <w:rsid w:val="00A8281C"/>
    <w:rsid w:val="00A83F7A"/>
    <w:rsid w:val="00A8429E"/>
    <w:rsid w:val="00A8431C"/>
    <w:rsid w:val="00A855F7"/>
    <w:rsid w:val="00A8730A"/>
    <w:rsid w:val="00A87B47"/>
    <w:rsid w:val="00A87B67"/>
    <w:rsid w:val="00A910F4"/>
    <w:rsid w:val="00A931C3"/>
    <w:rsid w:val="00A93E2F"/>
    <w:rsid w:val="00A94722"/>
    <w:rsid w:val="00A965F4"/>
    <w:rsid w:val="00AA00EF"/>
    <w:rsid w:val="00AA0D0E"/>
    <w:rsid w:val="00AA19D7"/>
    <w:rsid w:val="00AA42CC"/>
    <w:rsid w:val="00AB023F"/>
    <w:rsid w:val="00AB0511"/>
    <w:rsid w:val="00AB0811"/>
    <w:rsid w:val="00AB0E81"/>
    <w:rsid w:val="00AB140A"/>
    <w:rsid w:val="00AB1592"/>
    <w:rsid w:val="00AB1A45"/>
    <w:rsid w:val="00AB2CAA"/>
    <w:rsid w:val="00AB3977"/>
    <w:rsid w:val="00AB4528"/>
    <w:rsid w:val="00AB6470"/>
    <w:rsid w:val="00AC0323"/>
    <w:rsid w:val="00AC05B4"/>
    <w:rsid w:val="00AC10D2"/>
    <w:rsid w:val="00AC277A"/>
    <w:rsid w:val="00AC2D8A"/>
    <w:rsid w:val="00AC3922"/>
    <w:rsid w:val="00AC3EA0"/>
    <w:rsid w:val="00AC7A96"/>
    <w:rsid w:val="00AD10F2"/>
    <w:rsid w:val="00AD6557"/>
    <w:rsid w:val="00AD71C7"/>
    <w:rsid w:val="00AE241C"/>
    <w:rsid w:val="00AE46A8"/>
    <w:rsid w:val="00AE6E9F"/>
    <w:rsid w:val="00AF01C8"/>
    <w:rsid w:val="00AF1499"/>
    <w:rsid w:val="00AF4688"/>
    <w:rsid w:val="00AF4A77"/>
    <w:rsid w:val="00AF5CF6"/>
    <w:rsid w:val="00AF713A"/>
    <w:rsid w:val="00AF72F1"/>
    <w:rsid w:val="00B029B3"/>
    <w:rsid w:val="00B03F08"/>
    <w:rsid w:val="00B05BE1"/>
    <w:rsid w:val="00B10FF4"/>
    <w:rsid w:val="00B119D2"/>
    <w:rsid w:val="00B12654"/>
    <w:rsid w:val="00B127A5"/>
    <w:rsid w:val="00B13242"/>
    <w:rsid w:val="00B15938"/>
    <w:rsid w:val="00B15ECD"/>
    <w:rsid w:val="00B15F03"/>
    <w:rsid w:val="00B173AA"/>
    <w:rsid w:val="00B17500"/>
    <w:rsid w:val="00B2143B"/>
    <w:rsid w:val="00B22673"/>
    <w:rsid w:val="00B227AC"/>
    <w:rsid w:val="00B24544"/>
    <w:rsid w:val="00B24EA1"/>
    <w:rsid w:val="00B2584A"/>
    <w:rsid w:val="00B2600E"/>
    <w:rsid w:val="00B27BF6"/>
    <w:rsid w:val="00B27C36"/>
    <w:rsid w:val="00B30849"/>
    <w:rsid w:val="00B30EB2"/>
    <w:rsid w:val="00B31B7F"/>
    <w:rsid w:val="00B31D7C"/>
    <w:rsid w:val="00B34FCA"/>
    <w:rsid w:val="00B35472"/>
    <w:rsid w:val="00B35AF9"/>
    <w:rsid w:val="00B373ED"/>
    <w:rsid w:val="00B373FD"/>
    <w:rsid w:val="00B37904"/>
    <w:rsid w:val="00B37D91"/>
    <w:rsid w:val="00B42EBB"/>
    <w:rsid w:val="00B44A9C"/>
    <w:rsid w:val="00B51330"/>
    <w:rsid w:val="00B51F3C"/>
    <w:rsid w:val="00B5290A"/>
    <w:rsid w:val="00B53133"/>
    <w:rsid w:val="00B55236"/>
    <w:rsid w:val="00B55504"/>
    <w:rsid w:val="00B55ED8"/>
    <w:rsid w:val="00B568A2"/>
    <w:rsid w:val="00B6423C"/>
    <w:rsid w:val="00B657FB"/>
    <w:rsid w:val="00B66896"/>
    <w:rsid w:val="00B66C1B"/>
    <w:rsid w:val="00B700B2"/>
    <w:rsid w:val="00B70539"/>
    <w:rsid w:val="00B7260A"/>
    <w:rsid w:val="00B72F22"/>
    <w:rsid w:val="00B73700"/>
    <w:rsid w:val="00B75143"/>
    <w:rsid w:val="00B75155"/>
    <w:rsid w:val="00B759FB"/>
    <w:rsid w:val="00B76AD3"/>
    <w:rsid w:val="00B833CF"/>
    <w:rsid w:val="00B83796"/>
    <w:rsid w:val="00B851DB"/>
    <w:rsid w:val="00B86538"/>
    <w:rsid w:val="00B90147"/>
    <w:rsid w:val="00B906D8"/>
    <w:rsid w:val="00B93BCC"/>
    <w:rsid w:val="00B94786"/>
    <w:rsid w:val="00B9530E"/>
    <w:rsid w:val="00B96316"/>
    <w:rsid w:val="00B9700F"/>
    <w:rsid w:val="00B9714B"/>
    <w:rsid w:val="00BA0B1B"/>
    <w:rsid w:val="00BA0D27"/>
    <w:rsid w:val="00BA1942"/>
    <w:rsid w:val="00BA1FC2"/>
    <w:rsid w:val="00BA4AB2"/>
    <w:rsid w:val="00BA6B01"/>
    <w:rsid w:val="00BA72DF"/>
    <w:rsid w:val="00BA7329"/>
    <w:rsid w:val="00BB1EE9"/>
    <w:rsid w:val="00BB23C7"/>
    <w:rsid w:val="00BB3569"/>
    <w:rsid w:val="00BB3837"/>
    <w:rsid w:val="00BB5689"/>
    <w:rsid w:val="00BB5DE1"/>
    <w:rsid w:val="00BB78BD"/>
    <w:rsid w:val="00BC07F7"/>
    <w:rsid w:val="00BC0A30"/>
    <w:rsid w:val="00BC115F"/>
    <w:rsid w:val="00BC134F"/>
    <w:rsid w:val="00BC1D10"/>
    <w:rsid w:val="00BC3777"/>
    <w:rsid w:val="00BC4F09"/>
    <w:rsid w:val="00BC6463"/>
    <w:rsid w:val="00BD2127"/>
    <w:rsid w:val="00BD471B"/>
    <w:rsid w:val="00BD5218"/>
    <w:rsid w:val="00BE16FD"/>
    <w:rsid w:val="00BE36F9"/>
    <w:rsid w:val="00BE4CE4"/>
    <w:rsid w:val="00BE5DE3"/>
    <w:rsid w:val="00BE7736"/>
    <w:rsid w:val="00BE7CE9"/>
    <w:rsid w:val="00BF08A8"/>
    <w:rsid w:val="00BF0B9F"/>
    <w:rsid w:val="00BF2C2E"/>
    <w:rsid w:val="00BF3B65"/>
    <w:rsid w:val="00BF4BAC"/>
    <w:rsid w:val="00BF5CBD"/>
    <w:rsid w:val="00BF5FBC"/>
    <w:rsid w:val="00C01275"/>
    <w:rsid w:val="00C01F07"/>
    <w:rsid w:val="00C02234"/>
    <w:rsid w:val="00C039EE"/>
    <w:rsid w:val="00C041D3"/>
    <w:rsid w:val="00C04D80"/>
    <w:rsid w:val="00C04F6A"/>
    <w:rsid w:val="00C04F77"/>
    <w:rsid w:val="00C065D4"/>
    <w:rsid w:val="00C07930"/>
    <w:rsid w:val="00C10C2D"/>
    <w:rsid w:val="00C1123A"/>
    <w:rsid w:val="00C12A69"/>
    <w:rsid w:val="00C131C0"/>
    <w:rsid w:val="00C1438A"/>
    <w:rsid w:val="00C1447A"/>
    <w:rsid w:val="00C14930"/>
    <w:rsid w:val="00C1792A"/>
    <w:rsid w:val="00C17F08"/>
    <w:rsid w:val="00C205B6"/>
    <w:rsid w:val="00C20DE9"/>
    <w:rsid w:val="00C21341"/>
    <w:rsid w:val="00C21E1C"/>
    <w:rsid w:val="00C223D0"/>
    <w:rsid w:val="00C2447B"/>
    <w:rsid w:val="00C263D2"/>
    <w:rsid w:val="00C27A58"/>
    <w:rsid w:val="00C305CB"/>
    <w:rsid w:val="00C309EA"/>
    <w:rsid w:val="00C33DB7"/>
    <w:rsid w:val="00C347DC"/>
    <w:rsid w:val="00C34D9F"/>
    <w:rsid w:val="00C34FAE"/>
    <w:rsid w:val="00C4009E"/>
    <w:rsid w:val="00C41337"/>
    <w:rsid w:val="00C42355"/>
    <w:rsid w:val="00C44589"/>
    <w:rsid w:val="00C45578"/>
    <w:rsid w:val="00C45F9F"/>
    <w:rsid w:val="00C516D7"/>
    <w:rsid w:val="00C54B0A"/>
    <w:rsid w:val="00C54E99"/>
    <w:rsid w:val="00C567D5"/>
    <w:rsid w:val="00C56DEF"/>
    <w:rsid w:val="00C60C6D"/>
    <w:rsid w:val="00C61FFE"/>
    <w:rsid w:val="00C63466"/>
    <w:rsid w:val="00C6479A"/>
    <w:rsid w:val="00C6661C"/>
    <w:rsid w:val="00C7130F"/>
    <w:rsid w:val="00C75668"/>
    <w:rsid w:val="00C80AD0"/>
    <w:rsid w:val="00C817D8"/>
    <w:rsid w:val="00C83D69"/>
    <w:rsid w:val="00C85B0E"/>
    <w:rsid w:val="00C86683"/>
    <w:rsid w:val="00C86C31"/>
    <w:rsid w:val="00C87B8C"/>
    <w:rsid w:val="00C91B99"/>
    <w:rsid w:val="00C91D45"/>
    <w:rsid w:val="00C93BE9"/>
    <w:rsid w:val="00C95768"/>
    <w:rsid w:val="00C9666E"/>
    <w:rsid w:val="00C96712"/>
    <w:rsid w:val="00CA12A8"/>
    <w:rsid w:val="00CA24C7"/>
    <w:rsid w:val="00CA2C20"/>
    <w:rsid w:val="00CA4923"/>
    <w:rsid w:val="00CA52B3"/>
    <w:rsid w:val="00CA745E"/>
    <w:rsid w:val="00CB029C"/>
    <w:rsid w:val="00CB0E90"/>
    <w:rsid w:val="00CB12BB"/>
    <w:rsid w:val="00CB2751"/>
    <w:rsid w:val="00CB2B80"/>
    <w:rsid w:val="00CB3A4A"/>
    <w:rsid w:val="00CB3FE9"/>
    <w:rsid w:val="00CB419E"/>
    <w:rsid w:val="00CB4940"/>
    <w:rsid w:val="00CB4DBD"/>
    <w:rsid w:val="00CC0E63"/>
    <w:rsid w:val="00CC1ABF"/>
    <w:rsid w:val="00CC25B0"/>
    <w:rsid w:val="00CC25DC"/>
    <w:rsid w:val="00CC3700"/>
    <w:rsid w:val="00CC426F"/>
    <w:rsid w:val="00CC46D9"/>
    <w:rsid w:val="00CC635D"/>
    <w:rsid w:val="00CC7DF0"/>
    <w:rsid w:val="00CC7E1C"/>
    <w:rsid w:val="00CC7FB7"/>
    <w:rsid w:val="00CD1162"/>
    <w:rsid w:val="00CD3110"/>
    <w:rsid w:val="00CD3477"/>
    <w:rsid w:val="00CD4C38"/>
    <w:rsid w:val="00CE12E1"/>
    <w:rsid w:val="00CE14EB"/>
    <w:rsid w:val="00CE156C"/>
    <w:rsid w:val="00CE293E"/>
    <w:rsid w:val="00CE30D7"/>
    <w:rsid w:val="00CE40D2"/>
    <w:rsid w:val="00CE4B41"/>
    <w:rsid w:val="00CE5F67"/>
    <w:rsid w:val="00CF0562"/>
    <w:rsid w:val="00CF0787"/>
    <w:rsid w:val="00CF107F"/>
    <w:rsid w:val="00CF2BB5"/>
    <w:rsid w:val="00CF44EC"/>
    <w:rsid w:val="00CF4A57"/>
    <w:rsid w:val="00CF5E04"/>
    <w:rsid w:val="00CF60DF"/>
    <w:rsid w:val="00CF6D12"/>
    <w:rsid w:val="00D010EE"/>
    <w:rsid w:val="00D034E5"/>
    <w:rsid w:val="00D04779"/>
    <w:rsid w:val="00D05A76"/>
    <w:rsid w:val="00D07B99"/>
    <w:rsid w:val="00D111CC"/>
    <w:rsid w:val="00D1144C"/>
    <w:rsid w:val="00D1242D"/>
    <w:rsid w:val="00D13075"/>
    <w:rsid w:val="00D13EF8"/>
    <w:rsid w:val="00D1451E"/>
    <w:rsid w:val="00D14567"/>
    <w:rsid w:val="00D14D69"/>
    <w:rsid w:val="00D1605F"/>
    <w:rsid w:val="00D16100"/>
    <w:rsid w:val="00D16D6F"/>
    <w:rsid w:val="00D20682"/>
    <w:rsid w:val="00D2234B"/>
    <w:rsid w:val="00D24602"/>
    <w:rsid w:val="00D25591"/>
    <w:rsid w:val="00D25CBD"/>
    <w:rsid w:val="00D2636B"/>
    <w:rsid w:val="00D27650"/>
    <w:rsid w:val="00D3251D"/>
    <w:rsid w:val="00D3445E"/>
    <w:rsid w:val="00D34CBF"/>
    <w:rsid w:val="00D350BA"/>
    <w:rsid w:val="00D3565C"/>
    <w:rsid w:val="00D366EC"/>
    <w:rsid w:val="00D36DA9"/>
    <w:rsid w:val="00D3733A"/>
    <w:rsid w:val="00D419C8"/>
    <w:rsid w:val="00D437D1"/>
    <w:rsid w:val="00D43DB4"/>
    <w:rsid w:val="00D4471E"/>
    <w:rsid w:val="00D463EB"/>
    <w:rsid w:val="00D5379A"/>
    <w:rsid w:val="00D54D76"/>
    <w:rsid w:val="00D564D5"/>
    <w:rsid w:val="00D62FF9"/>
    <w:rsid w:val="00D63890"/>
    <w:rsid w:val="00D6520F"/>
    <w:rsid w:val="00D67544"/>
    <w:rsid w:val="00D676FA"/>
    <w:rsid w:val="00D72188"/>
    <w:rsid w:val="00D7221E"/>
    <w:rsid w:val="00D731AD"/>
    <w:rsid w:val="00D74813"/>
    <w:rsid w:val="00D74B0D"/>
    <w:rsid w:val="00D764F7"/>
    <w:rsid w:val="00D76799"/>
    <w:rsid w:val="00D76C1B"/>
    <w:rsid w:val="00D7780D"/>
    <w:rsid w:val="00D822A7"/>
    <w:rsid w:val="00D82B7A"/>
    <w:rsid w:val="00D83116"/>
    <w:rsid w:val="00D86AC6"/>
    <w:rsid w:val="00D90AE1"/>
    <w:rsid w:val="00D93464"/>
    <w:rsid w:val="00D94D1A"/>
    <w:rsid w:val="00D97AB0"/>
    <w:rsid w:val="00DA0C3A"/>
    <w:rsid w:val="00DA19D7"/>
    <w:rsid w:val="00DA20AF"/>
    <w:rsid w:val="00DA31F5"/>
    <w:rsid w:val="00DA36C4"/>
    <w:rsid w:val="00DA3EE0"/>
    <w:rsid w:val="00DA7220"/>
    <w:rsid w:val="00DA7FFA"/>
    <w:rsid w:val="00DB03AF"/>
    <w:rsid w:val="00DB10A1"/>
    <w:rsid w:val="00DB1234"/>
    <w:rsid w:val="00DB256B"/>
    <w:rsid w:val="00DB2D03"/>
    <w:rsid w:val="00DB3348"/>
    <w:rsid w:val="00DB38A6"/>
    <w:rsid w:val="00DB3FB5"/>
    <w:rsid w:val="00DB500B"/>
    <w:rsid w:val="00DB50EC"/>
    <w:rsid w:val="00DB6C8C"/>
    <w:rsid w:val="00DB7DF8"/>
    <w:rsid w:val="00DC1A08"/>
    <w:rsid w:val="00DC1AAC"/>
    <w:rsid w:val="00DC4A28"/>
    <w:rsid w:val="00DC5E85"/>
    <w:rsid w:val="00DD0CB1"/>
    <w:rsid w:val="00DD1026"/>
    <w:rsid w:val="00DD11F0"/>
    <w:rsid w:val="00DD28BA"/>
    <w:rsid w:val="00DD35B8"/>
    <w:rsid w:val="00DD445C"/>
    <w:rsid w:val="00DD56CD"/>
    <w:rsid w:val="00DD5A8B"/>
    <w:rsid w:val="00DD5B56"/>
    <w:rsid w:val="00DE0275"/>
    <w:rsid w:val="00DE06B5"/>
    <w:rsid w:val="00DE47E9"/>
    <w:rsid w:val="00DE48DA"/>
    <w:rsid w:val="00DE6AD4"/>
    <w:rsid w:val="00DE6C31"/>
    <w:rsid w:val="00DE7414"/>
    <w:rsid w:val="00DF0266"/>
    <w:rsid w:val="00DF0CBA"/>
    <w:rsid w:val="00DF60DF"/>
    <w:rsid w:val="00DF79E1"/>
    <w:rsid w:val="00E007A0"/>
    <w:rsid w:val="00E014B9"/>
    <w:rsid w:val="00E022F1"/>
    <w:rsid w:val="00E031AF"/>
    <w:rsid w:val="00E03D6C"/>
    <w:rsid w:val="00E05291"/>
    <w:rsid w:val="00E10375"/>
    <w:rsid w:val="00E125AF"/>
    <w:rsid w:val="00E133D6"/>
    <w:rsid w:val="00E13829"/>
    <w:rsid w:val="00E13A32"/>
    <w:rsid w:val="00E1452E"/>
    <w:rsid w:val="00E14803"/>
    <w:rsid w:val="00E14C58"/>
    <w:rsid w:val="00E14CDA"/>
    <w:rsid w:val="00E15416"/>
    <w:rsid w:val="00E15FC7"/>
    <w:rsid w:val="00E1623A"/>
    <w:rsid w:val="00E16EE8"/>
    <w:rsid w:val="00E17009"/>
    <w:rsid w:val="00E17318"/>
    <w:rsid w:val="00E21134"/>
    <w:rsid w:val="00E23BAF"/>
    <w:rsid w:val="00E24622"/>
    <w:rsid w:val="00E30DF5"/>
    <w:rsid w:val="00E320D7"/>
    <w:rsid w:val="00E32612"/>
    <w:rsid w:val="00E32A1D"/>
    <w:rsid w:val="00E34DD3"/>
    <w:rsid w:val="00E358B2"/>
    <w:rsid w:val="00E36BF2"/>
    <w:rsid w:val="00E40078"/>
    <w:rsid w:val="00E41A45"/>
    <w:rsid w:val="00E47B90"/>
    <w:rsid w:val="00E50946"/>
    <w:rsid w:val="00E51462"/>
    <w:rsid w:val="00E533FC"/>
    <w:rsid w:val="00E534A3"/>
    <w:rsid w:val="00E5462E"/>
    <w:rsid w:val="00E56892"/>
    <w:rsid w:val="00E5796A"/>
    <w:rsid w:val="00E63A48"/>
    <w:rsid w:val="00E63DC2"/>
    <w:rsid w:val="00E652F2"/>
    <w:rsid w:val="00E6538E"/>
    <w:rsid w:val="00E65B49"/>
    <w:rsid w:val="00E66D1B"/>
    <w:rsid w:val="00E67533"/>
    <w:rsid w:val="00E70F61"/>
    <w:rsid w:val="00E71106"/>
    <w:rsid w:val="00E71C56"/>
    <w:rsid w:val="00E71E26"/>
    <w:rsid w:val="00E7352A"/>
    <w:rsid w:val="00E73B4D"/>
    <w:rsid w:val="00E74CAD"/>
    <w:rsid w:val="00E82CBC"/>
    <w:rsid w:val="00E84102"/>
    <w:rsid w:val="00E84C4C"/>
    <w:rsid w:val="00E852D0"/>
    <w:rsid w:val="00E85AFD"/>
    <w:rsid w:val="00E86121"/>
    <w:rsid w:val="00E90A18"/>
    <w:rsid w:val="00E90C59"/>
    <w:rsid w:val="00E91086"/>
    <w:rsid w:val="00E916E6"/>
    <w:rsid w:val="00E91EE6"/>
    <w:rsid w:val="00E9239B"/>
    <w:rsid w:val="00E925EC"/>
    <w:rsid w:val="00E93FF7"/>
    <w:rsid w:val="00E940AF"/>
    <w:rsid w:val="00E95743"/>
    <w:rsid w:val="00E959C4"/>
    <w:rsid w:val="00EA00E7"/>
    <w:rsid w:val="00EA0897"/>
    <w:rsid w:val="00EA2902"/>
    <w:rsid w:val="00EA2A01"/>
    <w:rsid w:val="00EA30F1"/>
    <w:rsid w:val="00EA5D5A"/>
    <w:rsid w:val="00EA65E7"/>
    <w:rsid w:val="00EA6899"/>
    <w:rsid w:val="00EB090B"/>
    <w:rsid w:val="00EB0D7F"/>
    <w:rsid w:val="00EB13B0"/>
    <w:rsid w:val="00EB278C"/>
    <w:rsid w:val="00EB31C6"/>
    <w:rsid w:val="00EB406A"/>
    <w:rsid w:val="00EB4135"/>
    <w:rsid w:val="00EB5D3E"/>
    <w:rsid w:val="00EB5E05"/>
    <w:rsid w:val="00EC0BC4"/>
    <w:rsid w:val="00EC32DE"/>
    <w:rsid w:val="00EC3C51"/>
    <w:rsid w:val="00EC4267"/>
    <w:rsid w:val="00EC4D7D"/>
    <w:rsid w:val="00EC5426"/>
    <w:rsid w:val="00EC5F23"/>
    <w:rsid w:val="00EC6E63"/>
    <w:rsid w:val="00EC7A06"/>
    <w:rsid w:val="00ED0B26"/>
    <w:rsid w:val="00ED4DA6"/>
    <w:rsid w:val="00ED5FC0"/>
    <w:rsid w:val="00EE2715"/>
    <w:rsid w:val="00EE4A9A"/>
    <w:rsid w:val="00EE4C27"/>
    <w:rsid w:val="00EF0495"/>
    <w:rsid w:val="00EF09EB"/>
    <w:rsid w:val="00EF0A70"/>
    <w:rsid w:val="00EF29B9"/>
    <w:rsid w:val="00EF44DA"/>
    <w:rsid w:val="00EF50C8"/>
    <w:rsid w:val="00EF52EB"/>
    <w:rsid w:val="00EF548D"/>
    <w:rsid w:val="00F003AE"/>
    <w:rsid w:val="00F00F69"/>
    <w:rsid w:val="00F01518"/>
    <w:rsid w:val="00F01DF9"/>
    <w:rsid w:val="00F029B7"/>
    <w:rsid w:val="00F04DE0"/>
    <w:rsid w:val="00F04E45"/>
    <w:rsid w:val="00F05BB3"/>
    <w:rsid w:val="00F05F41"/>
    <w:rsid w:val="00F06DA7"/>
    <w:rsid w:val="00F1091B"/>
    <w:rsid w:val="00F112E1"/>
    <w:rsid w:val="00F11DFF"/>
    <w:rsid w:val="00F12188"/>
    <w:rsid w:val="00F1292B"/>
    <w:rsid w:val="00F147FF"/>
    <w:rsid w:val="00F14F43"/>
    <w:rsid w:val="00F1504A"/>
    <w:rsid w:val="00F15FDE"/>
    <w:rsid w:val="00F2100E"/>
    <w:rsid w:val="00F23218"/>
    <w:rsid w:val="00F23524"/>
    <w:rsid w:val="00F25A44"/>
    <w:rsid w:val="00F25F65"/>
    <w:rsid w:val="00F301D9"/>
    <w:rsid w:val="00F32713"/>
    <w:rsid w:val="00F329E4"/>
    <w:rsid w:val="00F343DC"/>
    <w:rsid w:val="00F344F7"/>
    <w:rsid w:val="00F34ABE"/>
    <w:rsid w:val="00F361F1"/>
    <w:rsid w:val="00F36226"/>
    <w:rsid w:val="00F37DBD"/>
    <w:rsid w:val="00F409BA"/>
    <w:rsid w:val="00F41061"/>
    <w:rsid w:val="00F417E8"/>
    <w:rsid w:val="00F42770"/>
    <w:rsid w:val="00F42C2C"/>
    <w:rsid w:val="00F43AC6"/>
    <w:rsid w:val="00F446CF"/>
    <w:rsid w:val="00F4590E"/>
    <w:rsid w:val="00F467CD"/>
    <w:rsid w:val="00F478FF"/>
    <w:rsid w:val="00F50897"/>
    <w:rsid w:val="00F52354"/>
    <w:rsid w:val="00F52DDE"/>
    <w:rsid w:val="00F5484D"/>
    <w:rsid w:val="00F56AEA"/>
    <w:rsid w:val="00F638D3"/>
    <w:rsid w:val="00F6513C"/>
    <w:rsid w:val="00F66E58"/>
    <w:rsid w:val="00F67476"/>
    <w:rsid w:val="00F677BF"/>
    <w:rsid w:val="00F71974"/>
    <w:rsid w:val="00F74E2C"/>
    <w:rsid w:val="00F751B4"/>
    <w:rsid w:val="00F751E8"/>
    <w:rsid w:val="00F75E64"/>
    <w:rsid w:val="00F76429"/>
    <w:rsid w:val="00F7670D"/>
    <w:rsid w:val="00F7679D"/>
    <w:rsid w:val="00F76ABB"/>
    <w:rsid w:val="00F8140E"/>
    <w:rsid w:val="00F82A87"/>
    <w:rsid w:val="00F83F9C"/>
    <w:rsid w:val="00F8485E"/>
    <w:rsid w:val="00F90698"/>
    <w:rsid w:val="00F90E42"/>
    <w:rsid w:val="00F926F6"/>
    <w:rsid w:val="00F963E5"/>
    <w:rsid w:val="00FA0C4A"/>
    <w:rsid w:val="00FA1849"/>
    <w:rsid w:val="00FA20A7"/>
    <w:rsid w:val="00FA2383"/>
    <w:rsid w:val="00FA2875"/>
    <w:rsid w:val="00FA3783"/>
    <w:rsid w:val="00FA3A34"/>
    <w:rsid w:val="00FA4602"/>
    <w:rsid w:val="00FA4708"/>
    <w:rsid w:val="00FA4832"/>
    <w:rsid w:val="00FA51A2"/>
    <w:rsid w:val="00FA55DA"/>
    <w:rsid w:val="00FA5D57"/>
    <w:rsid w:val="00FA67D1"/>
    <w:rsid w:val="00FB40C2"/>
    <w:rsid w:val="00FB4272"/>
    <w:rsid w:val="00FB5B2E"/>
    <w:rsid w:val="00FB5CB3"/>
    <w:rsid w:val="00FB7877"/>
    <w:rsid w:val="00FB7CA6"/>
    <w:rsid w:val="00FC0AA9"/>
    <w:rsid w:val="00FC157B"/>
    <w:rsid w:val="00FC237D"/>
    <w:rsid w:val="00FC350D"/>
    <w:rsid w:val="00FC4120"/>
    <w:rsid w:val="00FC4403"/>
    <w:rsid w:val="00FC5AB5"/>
    <w:rsid w:val="00FC7955"/>
    <w:rsid w:val="00FD149C"/>
    <w:rsid w:val="00FD3DAA"/>
    <w:rsid w:val="00FD473C"/>
    <w:rsid w:val="00FD4D7A"/>
    <w:rsid w:val="00FD5AFA"/>
    <w:rsid w:val="00FE05C6"/>
    <w:rsid w:val="00FE15D5"/>
    <w:rsid w:val="00FE231B"/>
    <w:rsid w:val="00FE3CAA"/>
    <w:rsid w:val="00FE4E23"/>
    <w:rsid w:val="00FE4F54"/>
    <w:rsid w:val="00FE6E16"/>
    <w:rsid w:val="00FE778E"/>
    <w:rsid w:val="00FE77F5"/>
    <w:rsid w:val="00FF05CE"/>
    <w:rsid w:val="00FF2CEC"/>
    <w:rsid w:val="00FF308C"/>
    <w:rsid w:val="00FF6DA8"/>
    <w:rsid w:val="00FF7809"/>
    <w:rsid w:val="00FF7F5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366B5C38"/>
  <w15:docId w15:val="{F1A9D0C7-F41A-4843-85CD-9DC31D755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4F1B"/>
    <w:pPr>
      <w:spacing w:line="360" w:lineRule="auto"/>
    </w:pPr>
    <w:rPr>
      <w:rFonts w:ascii="Times New Roman" w:hAnsi="Times New Roman"/>
      <w:sz w:val="24"/>
    </w:rPr>
  </w:style>
  <w:style w:type="paragraph" w:styleId="Heading1">
    <w:name w:val="heading 1"/>
    <w:basedOn w:val="Normal"/>
    <w:next w:val="Normal"/>
    <w:link w:val="Heading1Char"/>
    <w:qFormat/>
    <w:rsid w:val="00A44F1B"/>
    <w:pPr>
      <w:keepNext/>
      <w:keepLines/>
      <w:spacing w:before="480" w:after="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A44F1B"/>
    <w:pPr>
      <w:keepNext/>
      <w:keepLines/>
      <w:spacing w:before="200" w:after="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302981"/>
    <w:pPr>
      <w:keepNext/>
      <w:keepLines/>
      <w:spacing w:before="200" w:after="0"/>
      <w:outlineLvl w:val="2"/>
    </w:pPr>
    <w:rPr>
      <w:rFonts w:eastAsiaTheme="majorEastAsia" w:cstheme="majorBidi"/>
      <w:bCs/>
      <w:u w:val="single"/>
    </w:rPr>
  </w:style>
  <w:style w:type="paragraph" w:styleId="Heading4">
    <w:name w:val="heading 4"/>
    <w:basedOn w:val="Normal"/>
    <w:next w:val="Normal"/>
    <w:link w:val="Heading4Char"/>
    <w:uiPriority w:val="9"/>
    <w:unhideWhenUsed/>
    <w:qFormat/>
    <w:rsid w:val="00C039EE"/>
    <w:pPr>
      <w:keepNext/>
      <w:keepLines/>
      <w:spacing w:before="40" w:after="0" w:line="480" w:lineRule="auto"/>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C039EE"/>
    <w:pPr>
      <w:keepNext/>
      <w:keepLines/>
      <w:spacing w:before="40" w:after="0" w:line="480" w:lineRule="auto"/>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039EE"/>
    <w:pPr>
      <w:keepNext/>
      <w:keepLines/>
      <w:spacing w:before="40" w:after="0" w:line="480" w:lineRule="auto"/>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039EE"/>
    <w:pPr>
      <w:keepNext/>
      <w:keepLines/>
      <w:spacing w:before="40" w:after="0" w:line="480" w:lineRule="auto"/>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39EE"/>
    <w:pPr>
      <w:keepNext/>
      <w:keepLines/>
      <w:spacing w:before="40" w:after="0" w:line="48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39EE"/>
    <w:pPr>
      <w:keepNext/>
      <w:keepLines/>
      <w:spacing w:before="40" w:after="0" w:line="48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44F1B"/>
    <w:pPr>
      <w:spacing w:after="300" w:line="240" w:lineRule="auto"/>
      <w:contextualSpacing/>
      <w:jc w:val="center"/>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A44F1B"/>
    <w:rPr>
      <w:rFonts w:ascii="Times New Roman" w:eastAsiaTheme="majorEastAsia" w:hAnsi="Times New Roman" w:cstheme="majorBidi"/>
      <w:b/>
      <w:spacing w:val="5"/>
      <w:kern w:val="28"/>
      <w:sz w:val="32"/>
      <w:szCs w:val="52"/>
    </w:rPr>
  </w:style>
  <w:style w:type="paragraph" w:styleId="Subtitle">
    <w:name w:val="Subtitle"/>
    <w:basedOn w:val="Normal"/>
    <w:next w:val="Normal"/>
    <w:link w:val="SubtitleChar"/>
    <w:uiPriority w:val="11"/>
    <w:qFormat/>
    <w:rsid w:val="00A44F1B"/>
    <w:pPr>
      <w:numPr>
        <w:ilvl w:val="1"/>
      </w:numPr>
      <w:spacing w:line="240" w:lineRule="auto"/>
      <w:jc w:val="center"/>
    </w:pPr>
    <w:rPr>
      <w:rFonts w:eastAsiaTheme="majorEastAsia" w:cstheme="majorBidi"/>
      <w:i/>
      <w:iCs/>
      <w:spacing w:val="15"/>
      <w:sz w:val="28"/>
      <w:szCs w:val="24"/>
    </w:rPr>
  </w:style>
  <w:style w:type="character" w:customStyle="1" w:styleId="SubtitleChar">
    <w:name w:val="Subtitle Char"/>
    <w:basedOn w:val="DefaultParagraphFont"/>
    <w:link w:val="Subtitle"/>
    <w:uiPriority w:val="11"/>
    <w:rsid w:val="00A44F1B"/>
    <w:rPr>
      <w:rFonts w:ascii="Times New Roman" w:eastAsiaTheme="majorEastAsia" w:hAnsi="Times New Roman" w:cstheme="majorBidi"/>
      <w:i/>
      <w:iCs/>
      <w:spacing w:val="15"/>
      <w:sz w:val="28"/>
      <w:szCs w:val="24"/>
    </w:rPr>
  </w:style>
  <w:style w:type="character" w:customStyle="1" w:styleId="Heading1Char">
    <w:name w:val="Heading 1 Char"/>
    <w:basedOn w:val="DefaultParagraphFont"/>
    <w:link w:val="Heading1"/>
    <w:uiPriority w:val="9"/>
    <w:rsid w:val="00A44F1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A44F1B"/>
    <w:rPr>
      <w:rFonts w:ascii="Times New Roman" w:eastAsiaTheme="majorEastAsia" w:hAnsi="Times New Roman" w:cstheme="majorBidi"/>
      <w:bCs/>
      <w:i/>
      <w:sz w:val="24"/>
      <w:szCs w:val="26"/>
    </w:rPr>
  </w:style>
  <w:style w:type="character" w:styleId="CommentReference">
    <w:name w:val="annotation reference"/>
    <w:basedOn w:val="DefaultParagraphFont"/>
    <w:uiPriority w:val="99"/>
    <w:semiHidden/>
    <w:unhideWhenUsed/>
    <w:rsid w:val="00465FB7"/>
    <w:rPr>
      <w:sz w:val="18"/>
      <w:szCs w:val="18"/>
    </w:rPr>
  </w:style>
  <w:style w:type="paragraph" w:styleId="CommentText">
    <w:name w:val="annotation text"/>
    <w:basedOn w:val="Normal"/>
    <w:link w:val="CommentTextChar"/>
    <w:uiPriority w:val="99"/>
    <w:semiHidden/>
    <w:unhideWhenUsed/>
    <w:rsid w:val="00465FB7"/>
    <w:pPr>
      <w:tabs>
        <w:tab w:val="left" w:pos="709"/>
      </w:tabs>
      <w:suppressAutoHyphens/>
      <w:spacing w:after="0" w:line="240" w:lineRule="auto"/>
    </w:pPr>
    <w:rPr>
      <w:rFonts w:eastAsia="DejaVu Sans"/>
      <w:szCs w:val="24"/>
      <w:lang w:eastAsia="zh-TW"/>
    </w:rPr>
  </w:style>
  <w:style w:type="character" w:customStyle="1" w:styleId="CommentTextChar">
    <w:name w:val="Comment Text Char"/>
    <w:basedOn w:val="DefaultParagraphFont"/>
    <w:link w:val="CommentText"/>
    <w:uiPriority w:val="99"/>
    <w:semiHidden/>
    <w:rsid w:val="00465FB7"/>
    <w:rPr>
      <w:rFonts w:ascii="Times New Roman" w:eastAsia="DejaVu Sans" w:hAnsi="Times New Roman"/>
      <w:sz w:val="24"/>
      <w:szCs w:val="24"/>
      <w:lang w:eastAsia="zh-TW"/>
    </w:rPr>
  </w:style>
  <w:style w:type="paragraph" w:styleId="BalloonText">
    <w:name w:val="Balloon Text"/>
    <w:basedOn w:val="Normal"/>
    <w:link w:val="BalloonTextChar"/>
    <w:uiPriority w:val="99"/>
    <w:semiHidden/>
    <w:unhideWhenUsed/>
    <w:rsid w:val="00465F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FB7"/>
    <w:rPr>
      <w:rFonts w:ascii="Tahoma" w:hAnsi="Tahoma" w:cs="Tahoma"/>
      <w:sz w:val="16"/>
      <w:szCs w:val="16"/>
    </w:rPr>
  </w:style>
  <w:style w:type="character" w:customStyle="1" w:styleId="Heading3Char">
    <w:name w:val="Heading 3 Char"/>
    <w:basedOn w:val="DefaultParagraphFont"/>
    <w:link w:val="Heading3"/>
    <w:uiPriority w:val="9"/>
    <w:rsid w:val="00302981"/>
    <w:rPr>
      <w:rFonts w:ascii="Times New Roman" w:eastAsiaTheme="majorEastAsia" w:hAnsi="Times New Roman" w:cstheme="majorBidi"/>
      <w:bCs/>
      <w:sz w:val="24"/>
      <w:u w:val="single"/>
    </w:rPr>
  </w:style>
  <w:style w:type="character" w:styleId="Hyperlink">
    <w:name w:val="Hyperlink"/>
    <w:basedOn w:val="DefaultParagraphFont"/>
    <w:uiPriority w:val="99"/>
    <w:unhideWhenUsed/>
    <w:rsid w:val="00EF50C8"/>
    <w:rPr>
      <w:color w:val="0000FF"/>
      <w:u w:val="single"/>
    </w:rPr>
  </w:style>
  <w:style w:type="character" w:styleId="PlaceholderText">
    <w:name w:val="Placeholder Text"/>
    <w:basedOn w:val="DefaultParagraphFont"/>
    <w:uiPriority w:val="99"/>
    <w:semiHidden/>
    <w:rsid w:val="00C305CB"/>
    <w:rPr>
      <w:color w:val="808080"/>
    </w:rPr>
  </w:style>
  <w:style w:type="character" w:styleId="Emphasis">
    <w:name w:val="Emphasis"/>
    <w:basedOn w:val="DefaultParagraphFont"/>
    <w:uiPriority w:val="20"/>
    <w:qFormat/>
    <w:rsid w:val="00C305CB"/>
    <w:rPr>
      <w:i/>
      <w:iCs/>
    </w:rPr>
  </w:style>
  <w:style w:type="paragraph" w:styleId="ListParagraph">
    <w:name w:val="List Paragraph"/>
    <w:basedOn w:val="Normal"/>
    <w:uiPriority w:val="34"/>
    <w:qFormat/>
    <w:rsid w:val="00525936"/>
    <w:pPr>
      <w:ind w:left="720"/>
      <w:contextualSpacing/>
    </w:pPr>
  </w:style>
  <w:style w:type="paragraph" w:styleId="FootnoteText">
    <w:name w:val="footnote text"/>
    <w:basedOn w:val="Normal"/>
    <w:link w:val="FootnoteTextChar"/>
    <w:uiPriority w:val="99"/>
    <w:unhideWhenUsed/>
    <w:rsid w:val="00C309EA"/>
    <w:pPr>
      <w:spacing w:after="0" w:line="240" w:lineRule="auto"/>
    </w:pPr>
    <w:rPr>
      <w:sz w:val="20"/>
      <w:szCs w:val="20"/>
    </w:rPr>
  </w:style>
  <w:style w:type="character" w:customStyle="1" w:styleId="FootnoteTextChar">
    <w:name w:val="Footnote Text Char"/>
    <w:basedOn w:val="DefaultParagraphFont"/>
    <w:link w:val="FootnoteText"/>
    <w:uiPriority w:val="99"/>
    <w:rsid w:val="00C309EA"/>
    <w:rPr>
      <w:rFonts w:ascii="Times New Roman" w:hAnsi="Times New Roman"/>
      <w:sz w:val="20"/>
      <w:szCs w:val="20"/>
    </w:rPr>
  </w:style>
  <w:style w:type="character" w:styleId="FootnoteReference">
    <w:name w:val="footnote reference"/>
    <w:basedOn w:val="DefaultParagraphFont"/>
    <w:uiPriority w:val="99"/>
    <w:semiHidden/>
    <w:unhideWhenUsed/>
    <w:rsid w:val="00C309EA"/>
    <w:rPr>
      <w:vertAlign w:val="superscript"/>
    </w:rPr>
  </w:style>
  <w:style w:type="paragraph" w:styleId="CommentSubject">
    <w:name w:val="annotation subject"/>
    <w:basedOn w:val="CommentText"/>
    <w:next w:val="CommentText"/>
    <w:link w:val="CommentSubjectChar"/>
    <w:uiPriority w:val="99"/>
    <w:semiHidden/>
    <w:unhideWhenUsed/>
    <w:rsid w:val="0044413E"/>
    <w:pPr>
      <w:tabs>
        <w:tab w:val="clear" w:pos="709"/>
      </w:tabs>
      <w:suppressAutoHyphens w:val="0"/>
      <w:spacing w:after="200"/>
    </w:pPr>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44413E"/>
    <w:rPr>
      <w:rFonts w:ascii="Times New Roman" w:eastAsia="DejaVu Sans" w:hAnsi="Times New Roman"/>
      <w:b/>
      <w:bCs/>
      <w:sz w:val="20"/>
      <w:szCs w:val="20"/>
      <w:lang w:eastAsia="zh-TW"/>
    </w:rPr>
  </w:style>
  <w:style w:type="paragraph" w:styleId="Revision">
    <w:name w:val="Revision"/>
    <w:hidden/>
    <w:uiPriority w:val="99"/>
    <w:semiHidden/>
    <w:rsid w:val="00F5484D"/>
    <w:pPr>
      <w:spacing w:after="0" w:line="240" w:lineRule="auto"/>
    </w:pPr>
    <w:rPr>
      <w:rFonts w:ascii="Times New Roman" w:hAnsi="Times New Roman"/>
      <w:sz w:val="24"/>
    </w:rPr>
  </w:style>
  <w:style w:type="table" w:styleId="TableGrid">
    <w:name w:val="Table Grid"/>
    <w:basedOn w:val="TableNormal"/>
    <w:uiPriority w:val="59"/>
    <w:rsid w:val="00A43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B119D2"/>
    <w:pPr>
      <w:spacing w:line="240" w:lineRule="auto"/>
    </w:pPr>
    <w:rPr>
      <w:b/>
      <w:bCs/>
      <w:color w:val="4F81BD" w:themeColor="accent1"/>
      <w:sz w:val="18"/>
      <w:szCs w:val="18"/>
    </w:rPr>
  </w:style>
  <w:style w:type="character" w:customStyle="1" w:styleId="apple-converted-space">
    <w:name w:val="apple-converted-space"/>
    <w:basedOn w:val="DefaultParagraphFont"/>
    <w:rsid w:val="002E74D3"/>
  </w:style>
  <w:style w:type="paragraph" w:customStyle="1" w:styleId="Standard">
    <w:name w:val="Standard"/>
    <w:rsid w:val="00595AC5"/>
    <w:pPr>
      <w:suppressAutoHyphens/>
    </w:pPr>
    <w:rPr>
      <w:rFonts w:ascii="Lucida Grande" w:eastAsia="ヒラギノ角ゴ Pro W3" w:hAnsi="Lucida Grande" w:cs="Times New Roman"/>
      <w:color w:val="000000"/>
      <w:szCs w:val="20"/>
      <w:lang w:eastAsia="de-DE"/>
    </w:rPr>
  </w:style>
  <w:style w:type="character" w:styleId="FollowedHyperlink">
    <w:name w:val="FollowedHyperlink"/>
    <w:basedOn w:val="DefaultParagraphFont"/>
    <w:uiPriority w:val="99"/>
    <w:semiHidden/>
    <w:unhideWhenUsed/>
    <w:rsid w:val="00D34CBF"/>
    <w:rPr>
      <w:color w:val="800080" w:themeColor="followedHyperlink"/>
      <w:u w:val="single"/>
    </w:rPr>
  </w:style>
  <w:style w:type="paragraph" w:styleId="NormalWeb">
    <w:name w:val="Normal (Web)"/>
    <w:basedOn w:val="Normal"/>
    <w:uiPriority w:val="99"/>
    <w:unhideWhenUsed/>
    <w:rsid w:val="00E65B49"/>
    <w:pPr>
      <w:spacing w:before="100" w:beforeAutospacing="1" w:after="100" w:afterAutospacing="1" w:line="240" w:lineRule="auto"/>
    </w:pPr>
    <w:rPr>
      <w:rFonts w:eastAsiaTheme="minorEastAsia" w:cs="Times New Roman"/>
      <w:szCs w:val="24"/>
      <w:lang w:val="en-US"/>
    </w:rPr>
  </w:style>
  <w:style w:type="character" w:customStyle="1" w:styleId="interref">
    <w:name w:val="interref"/>
    <w:basedOn w:val="DefaultParagraphFont"/>
    <w:rsid w:val="00CF0562"/>
  </w:style>
  <w:style w:type="character" w:customStyle="1" w:styleId="Heading4Char">
    <w:name w:val="Heading 4 Char"/>
    <w:basedOn w:val="DefaultParagraphFont"/>
    <w:link w:val="Heading4"/>
    <w:uiPriority w:val="9"/>
    <w:rsid w:val="00C039EE"/>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C039EE"/>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039EE"/>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039EE"/>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039E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39E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039EE"/>
    <w:pPr>
      <w:tabs>
        <w:tab w:val="center" w:pos="4513"/>
        <w:tab w:val="right" w:pos="9026"/>
      </w:tabs>
      <w:spacing w:after="0" w:line="240" w:lineRule="auto"/>
      <w:ind w:firstLine="706"/>
    </w:pPr>
  </w:style>
  <w:style w:type="character" w:customStyle="1" w:styleId="HeaderChar">
    <w:name w:val="Header Char"/>
    <w:basedOn w:val="DefaultParagraphFont"/>
    <w:link w:val="Header"/>
    <w:uiPriority w:val="99"/>
    <w:rsid w:val="00C039EE"/>
    <w:rPr>
      <w:rFonts w:ascii="Times New Roman" w:hAnsi="Times New Roman"/>
      <w:sz w:val="24"/>
    </w:rPr>
  </w:style>
  <w:style w:type="paragraph" w:styleId="Footer">
    <w:name w:val="footer"/>
    <w:basedOn w:val="Normal"/>
    <w:link w:val="FooterChar"/>
    <w:uiPriority w:val="99"/>
    <w:unhideWhenUsed/>
    <w:rsid w:val="00C039EE"/>
    <w:pPr>
      <w:tabs>
        <w:tab w:val="center" w:pos="4513"/>
        <w:tab w:val="right" w:pos="9026"/>
      </w:tabs>
      <w:spacing w:after="0" w:line="240" w:lineRule="auto"/>
      <w:ind w:firstLine="706"/>
    </w:pPr>
  </w:style>
  <w:style w:type="character" w:customStyle="1" w:styleId="FooterChar">
    <w:name w:val="Footer Char"/>
    <w:basedOn w:val="DefaultParagraphFont"/>
    <w:link w:val="Footer"/>
    <w:uiPriority w:val="99"/>
    <w:rsid w:val="00C039EE"/>
    <w:rPr>
      <w:rFonts w:ascii="Times New Roman" w:hAnsi="Times New Roman"/>
      <w:sz w:val="24"/>
    </w:rPr>
  </w:style>
  <w:style w:type="paragraph" w:customStyle="1" w:styleId="MTDisplayEquation">
    <w:name w:val="MTDisplayEquation"/>
    <w:basedOn w:val="Normal"/>
    <w:next w:val="Normal"/>
    <w:link w:val="MTDisplayEquationChar"/>
    <w:rsid w:val="00C039EE"/>
    <w:pPr>
      <w:tabs>
        <w:tab w:val="center" w:pos="4540"/>
        <w:tab w:val="right" w:pos="9080"/>
      </w:tabs>
      <w:spacing w:line="480" w:lineRule="auto"/>
      <w:ind w:firstLine="706"/>
    </w:pPr>
    <w:rPr>
      <w:lang w:val="en-US"/>
    </w:rPr>
  </w:style>
  <w:style w:type="character" w:customStyle="1" w:styleId="MTDisplayEquationChar">
    <w:name w:val="MTDisplayEquation Char"/>
    <w:basedOn w:val="DefaultParagraphFont"/>
    <w:link w:val="MTDisplayEquation"/>
    <w:rsid w:val="00C039EE"/>
    <w:rPr>
      <w:rFonts w:ascii="Times New Roman" w:hAnsi="Times New Roman"/>
      <w:sz w:val="24"/>
      <w:lang w:val="en-US"/>
    </w:rPr>
  </w:style>
  <w:style w:type="paragraph" w:customStyle="1" w:styleId="CaptionText">
    <w:name w:val="CaptionText"/>
    <w:basedOn w:val="Caption"/>
    <w:link w:val="CaptionTextChar"/>
    <w:qFormat/>
    <w:rsid w:val="00C039EE"/>
    <w:pPr>
      <w:spacing w:before="240" w:after="240" w:line="360" w:lineRule="auto"/>
    </w:pPr>
    <w:rPr>
      <w:b w:val="0"/>
      <w:lang w:val="en-US"/>
    </w:rPr>
  </w:style>
  <w:style w:type="character" w:customStyle="1" w:styleId="CaptionChar">
    <w:name w:val="Caption Char"/>
    <w:basedOn w:val="DefaultParagraphFont"/>
    <w:link w:val="Caption"/>
    <w:uiPriority w:val="35"/>
    <w:rsid w:val="00C039EE"/>
    <w:rPr>
      <w:rFonts w:ascii="Times New Roman" w:hAnsi="Times New Roman"/>
      <w:b/>
      <w:bCs/>
      <w:color w:val="4F81BD" w:themeColor="accent1"/>
      <w:sz w:val="18"/>
      <w:szCs w:val="18"/>
    </w:rPr>
  </w:style>
  <w:style w:type="character" w:customStyle="1" w:styleId="CaptionTextChar">
    <w:name w:val="CaptionText Char"/>
    <w:basedOn w:val="CaptionChar"/>
    <w:link w:val="CaptionText"/>
    <w:rsid w:val="00C039EE"/>
    <w:rPr>
      <w:rFonts w:ascii="Times New Roman" w:hAnsi="Times New Roman"/>
      <w:b w:val="0"/>
      <w:bCs/>
      <w:color w:val="4F81BD" w:themeColor="accent1"/>
      <w:sz w:val="18"/>
      <w:szCs w:val="18"/>
      <w:lang w:val="en-US"/>
    </w:rPr>
  </w:style>
  <w:style w:type="character" w:customStyle="1" w:styleId="MTEquationSection">
    <w:name w:val="MTEquationSection"/>
    <w:basedOn w:val="DefaultParagraphFont"/>
    <w:rsid w:val="00772375"/>
    <w:rPr>
      <w:vanish/>
      <w:color w:val="FF0000"/>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55856">
      <w:bodyDiv w:val="1"/>
      <w:marLeft w:val="0"/>
      <w:marRight w:val="0"/>
      <w:marTop w:val="0"/>
      <w:marBottom w:val="0"/>
      <w:divBdr>
        <w:top w:val="none" w:sz="0" w:space="0" w:color="auto"/>
        <w:left w:val="none" w:sz="0" w:space="0" w:color="auto"/>
        <w:bottom w:val="none" w:sz="0" w:space="0" w:color="auto"/>
        <w:right w:val="none" w:sz="0" w:space="0" w:color="auto"/>
      </w:divBdr>
    </w:div>
    <w:div w:id="24866958">
      <w:bodyDiv w:val="1"/>
      <w:marLeft w:val="0"/>
      <w:marRight w:val="0"/>
      <w:marTop w:val="0"/>
      <w:marBottom w:val="0"/>
      <w:divBdr>
        <w:top w:val="none" w:sz="0" w:space="0" w:color="auto"/>
        <w:left w:val="none" w:sz="0" w:space="0" w:color="auto"/>
        <w:bottom w:val="none" w:sz="0" w:space="0" w:color="auto"/>
        <w:right w:val="none" w:sz="0" w:space="0" w:color="auto"/>
      </w:divBdr>
    </w:div>
    <w:div w:id="29115571">
      <w:bodyDiv w:val="1"/>
      <w:marLeft w:val="0"/>
      <w:marRight w:val="0"/>
      <w:marTop w:val="0"/>
      <w:marBottom w:val="0"/>
      <w:divBdr>
        <w:top w:val="none" w:sz="0" w:space="0" w:color="auto"/>
        <w:left w:val="none" w:sz="0" w:space="0" w:color="auto"/>
        <w:bottom w:val="none" w:sz="0" w:space="0" w:color="auto"/>
        <w:right w:val="none" w:sz="0" w:space="0" w:color="auto"/>
      </w:divBdr>
    </w:div>
    <w:div w:id="49815319">
      <w:bodyDiv w:val="1"/>
      <w:marLeft w:val="0"/>
      <w:marRight w:val="0"/>
      <w:marTop w:val="0"/>
      <w:marBottom w:val="0"/>
      <w:divBdr>
        <w:top w:val="none" w:sz="0" w:space="0" w:color="auto"/>
        <w:left w:val="none" w:sz="0" w:space="0" w:color="auto"/>
        <w:bottom w:val="none" w:sz="0" w:space="0" w:color="auto"/>
        <w:right w:val="none" w:sz="0" w:space="0" w:color="auto"/>
      </w:divBdr>
    </w:div>
    <w:div w:id="74520365">
      <w:bodyDiv w:val="1"/>
      <w:marLeft w:val="0"/>
      <w:marRight w:val="0"/>
      <w:marTop w:val="0"/>
      <w:marBottom w:val="0"/>
      <w:divBdr>
        <w:top w:val="none" w:sz="0" w:space="0" w:color="auto"/>
        <w:left w:val="none" w:sz="0" w:space="0" w:color="auto"/>
        <w:bottom w:val="none" w:sz="0" w:space="0" w:color="auto"/>
        <w:right w:val="none" w:sz="0" w:space="0" w:color="auto"/>
      </w:divBdr>
      <w:divsChild>
        <w:div w:id="391585621">
          <w:marLeft w:val="0"/>
          <w:marRight w:val="0"/>
          <w:marTop w:val="0"/>
          <w:marBottom w:val="0"/>
          <w:divBdr>
            <w:top w:val="none" w:sz="0" w:space="0" w:color="auto"/>
            <w:left w:val="none" w:sz="0" w:space="0" w:color="auto"/>
            <w:bottom w:val="none" w:sz="0" w:space="0" w:color="auto"/>
            <w:right w:val="none" w:sz="0" w:space="0" w:color="auto"/>
          </w:divBdr>
          <w:divsChild>
            <w:div w:id="42593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78812">
      <w:bodyDiv w:val="1"/>
      <w:marLeft w:val="0"/>
      <w:marRight w:val="0"/>
      <w:marTop w:val="0"/>
      <w:marBottom w:val="0"/>
      <w:divBdr>
        <w:top w:val="none" w:sz="0" w:space="0" w:color="auto"/>
        <w:left w:val="none" w:sz="0" w:space="0" w:color="auto"/>
        <w:bottom w:val="none" w:sz="0" w:space="0" w:color="auto"/>
        <w:right w:val="none" w:sz="0" w:space="0" w:color="auto"/>
      </w:divBdr>
    </w:div>
    <w:div w:id="138618711">
      <w:bodyDiv w:val="1"/>
      <w:marLeft w:val="0"/>
      <w:marRight w:val="0"/>
      <w:marTop w:val="0"/>
      <w:marBottom w:val="0"/>
      <w:divBdr>
        <w:top w:val="none" w:sz="0" w:space="0" w:color="auto"/>
        <w:left w:val="none" w:sz="0" w:space="0" w:color="auto"/>
        <w:bottom w:val="none" w:sz="0" w:space="0" w:color="auto"/>
        <w:right w:val="none" w:sz="0" w:space="0" w:color="auto"/>
      </w:divBdr>
    </w:div>
    <w:div w:id="216749600">
      <w:bodyDiv w:val="1"/>
      <w:marLeft w:val="0"/>
      <w:marRight w:val="0"/>
      <w:marTop w:val="0"/>
      <w:marBottom w:val="0"/>
      <w:divBdr>
        <w:top w:val="none" w:sz="0" w:space="0" w:color="auto"/>
        <w:left w:val="none" w:sz="0" w:space="0" w:color="auto"/>
        <w:bottom w:val="none" w:sz="0" w:space="0" w:color="auto"/>
        <w:right w:val="none" w:sz="0" w:space="0" w:color="auto"/>
      </w:divBdr>
    </w:div>
    <w:div w:id="255214762">
      <w:bodyDiv w:val="1"/>
      <w:marLeft w:val="0"/>
      <w:marRight w:val="0"/>
      <w:marTop w:val="0"/>
      <w:marBottom w:val="0"/>
      <w:divBdr>
        <w:top w:val="none" w:sz="0" w:space="0" w:color="auto"/>
        <w:left w:val="none" w:sz="0" w:space="0" w:color="auto"/>
        <w:bottom w:val="none" w:sz="0" w:space="0" w:color="auto"/>
        <w:right w:val="none" w:sz="0" w:space="0" w:color="auto"/>
      </w:divBdr>
    </w:div>
    <w:div w:id="284045339">
      <w:bodyDiv w:val="1"/>
      <w:marLeft w:val="0"/>
      <w:marRight w:val="0"/>
      <w:marTop w:val="0"/>
      <w:marBottom w:val="0"/>
      <w:divBdr>
        <w:top w:val="none" w:sz="0" w:space="0" w:color="auto"/>
        <w:left w:val="none" w:sz="0" w:space="0" w:color="auto"/>
        <w:bottom w:val="none" w:sz="0" w:space="0" w:color="auto"/>
        <w:right w:val="none" w:sz="0" w:space="0" w:color="auto"/>
      </w:divBdr>
    </w:div>
    <w:div w:id="322125508">
      <w:bodyDiv w:val="1"/>
      <w:marLeft w:val="0"/>
      <w:marRight w:val="0"/>
      <w:marTop w:val="0"/>
      <w:marBottom w:val="0"/>
      <w:divBdr>
        <w:top w:val="none" w:sz="0" w:space="0" w:color="auto"/>
        <w:left w:val="none" w:sz="0" w:space="0" w:color="auto"/>
        <w:bottom w:val="none" w:sz="0" w:space="0" w:color="auto"/>
        <w:right w:val="none" w:sz="0" w:space="0" w:color="auto"/>
      </w:divBdr>
    </w:div>
    <w:div w:id="330106230">
      <w:bodyDiv w:val="1"/>
      <w:marLeft w:val="0"/>
      <w:marRight w:val="0"/>
      <w:marTop w:val="0"/>
      <w:marBottom w:val="0"/>
      <w:divBdr>
        <w:top w:val="none" w:sz="0" w:space="0" w:color="auto"/>
        <w:left w:val="none" w:sz="0" w:space="0" w:color="auto"/>
        <w:bottom w:val="none" w:sz="0" w:space="0" w:color="auto"/>
        <w:right w:val="none" w:sz="0" w:space="0" w:color="auto"/>
      </w:divBdr>
    </w:div>
    <w:div w:id="381906392">
      <w:bodyDiv w:val="1"/>
      <w:marLeft w:val="0"/>
      <w:marRight w:val="0"/>
      <w:marTop w:val="0"/>
      <w:marBottom w:val="0"/>
      <w:divBdr>
        <w:top w:val="none" w:sz="0" w:space="0" w:color="auto"/>
        <w:left w:val="none" w:sz="0" w:space="0" w:color="auto"/>
        <w:bottom w:val="none" w:sz="0" w:space="0" w:color="auto"/>
        <w:right w:val="none" w:sz="0" w:space="0" w:color="auto"/>
      </w:divBdr>
    </w:div>
    <w:div w:id="468867423">
      <w:bodyDiv w:val="1"/>
      <w:marLeft w:val="0"/>
      <w:marRight w:val="0"/>
      <w:marTop w:val="0"/>
      <w:marBottom w:val="0"/>
      <w:divBdr>
        <w:top w:val="none" w:sz="0" w:space="0" w:color="auto"/>
        <w:left w:val="none" w:sz="0" w:space="0" w:color="auto"/>
        <w:bottom w:val="none" w:sz="0" w:space="0" w:color="auto"/>
        <w:right w:val="none" w:sz="0" w:space="0" w:color="auto"/>
      </w:divBdr>
    </w:div>
    <w:div w:id="678196464">
      <w:bodyDiv w:val="1"/>
      <w:marLeft w:val="0"/>
      <w:marRight w:val="0"/>
      <w:marTop w:val="0"/>
      <w:marBottom w:val="0"/>
      <w:divBdr>
        <w:top w:val="none" w:sz="0" w:space="0" w:color="auto"/>
        <w:left w:val="none" w:sz="0" w:space="0" w:color="auto"/>
        <w:bottom w:val="none" w:sz="0" w:space="0" w:color="auto"/>
        <w:right w:val="none" w:sz="0" w:space="0" w:color="auto"/>
      </w:divBdr>
      <w:divsChild>
        <w:div w:id="352458911">
          <w:marLeft w:val="0"/>
          <w:marRight w:val="0"/>
          <w:marTop w:val="0"/>
          <w:marBottom w:val="0"/>
          <w:divBdr>
            <w:top w:val="none" w:sz="0" w:space="0" w:color="auto"/>
            <w:left w:val="none" w:sz="0" w:space="0" w:color="auto"/>
            <w:bottom w:val="none" w:sz="0" w:space="0" w:color="auto"/>
            <w:right w:val="none" w:sz="0" w:space="0" w:color="auto"/>
          </w:divBdr>
          <w:divsChild>
            <w:div w:id="200234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986946">
      <w:bodyDiv w:val="1"/>
      <w:marLeft w:val="0"/>
      <w:marRight w:val="0"/>
      <w:marTop w:val="0"/>
      <w:marBottom w:val="0"/>
      <w:divBdr>
        <w:top w:val="none" w:sz="0" w:space="0" w:color="auto"/>
        <w:left w:val="none" w:sz="0" w:space="0" w:color="auto"/>
        <w:bottom w:val="none" w:sz="0" w:space="0" w:color="auto"/>
        <w:right w:val="none" w:sz="0" w:space="0" w:color="auto"/>
      </w:divBdr>
    </w:div>
    <w:div w:id="694962225">
      <w:bodyDiv w:val="1"/>
      <w:marLeft w:val="0"/>
      <w:marRight w:val="0"/>
      <w:marTop w:val="0"/>
      <w:marBottom w:val="0"/>
      <w:divBdr>
        <w:top w:val="none" w:sz="0" w:space="0" w:color="auto"/>
        <w:left w:val="none" w:sz="0" w:space="0" w:color="auto"/>
        <w:bottom w:val="none" w:sz="0" w:space="0" w:color="auto"/>
        <w:right w:val="none" w:sz="0" w:space="0" w:color="auto"/>
      </w:divBdr>
    </w:div>
    <w:div w:id="723678339">
      <w:bodyDiv w:val="1"/>
      <w:marLeft w:val="0"/>
      <w:marRight w:val="0"/>
      <w:marTop w:val="0"/>
      <w:marBottom w:val="0"/>
      <w:divBdr>
        <w:top w:val="none" w:sz="0" w:space="0" w:color="auto"/>
        <w:left w:val="none" w:sz="0" w:space="0" w:color="auto"/>
        <w:bottom w:val="none" w:sz="0" w:space="0" w:color="auto"/>
        <w:right w:val="none" w:sz="0" w:space="0" w:color="auto"/>
      </w:divBdr>
    </w:div>
    <w:div w:id="842478743">
      <w:bodyDiv w:val="1"/>
      <w:marLeft w:val="0"/>
      <w:marRight w:val="0"/>
      <w:marTop w:val="0"/>
      <w:marBottom w:val="0"/>
      <w:divBdr>
        <w:top w:val="none" w:sz="0" w:space="0" w:color="auto"/>
        <w:left w:val="none" w:sz="0" w:space="0" w:color="auto"/>
        <w:bottom w:val="none" w:sz="0" w:space="0" w:color="auto"/>
        <w:right w:val="none" w:sz="0" w:space="0" w:color="auto"/>
      </w:divBdr>
      <w:divsChild>
        <w:div w:id="331569787">
          <w:marLeft w:val="0"/>
          <w:marRight w:val="0"/>
          <w:marTop w:val="0"/>
          <w:marBottom w:val="0"/>
          <w:divBdr>
            <w:top w:val="none" w:sz="0" w:space="0" w:color="auto"/>
            <w:left w:val="none" w:sz="0" w:space="0" w:color="auto"/>
            <w:bottom w:val="none" w:sz="0" w:space="0" w:color="auto"/>
            <w:right w:val="none" w:sz="0" w:space="0" w:color="auto"/>
          </w:divBdr>
          <w:divsChild>
            <w:div w:id="463475026">
              <w:marLeft w:val="0"/>
              <w:marRight w:val="0"/>
              <w:marTop w:val="0"/>
              <w:marBottom w:val="0"/>
              <w:divBdr>
                <w:top w:val="none" w:sz="0" w:space="0" w:color="auto"/>
                <w:left w:val="none" w:sz="0" w:space="0" w:color="auto"/>
                <w:bottom w:val="none" w:sz="0" w:space="0" w:color="auto"/>
                <w:right w:val="none" w:sz="0" w:space="0" w:color="auto"/>
              </w:divBdr>
              <w:divsChild>
                <w:div w:id="840126483">
                  <w:marLeft w:val="0"/>
                  <w:marRight w:val="0"/>
                  <w:marTop w:val="0"/>
                  <w:marBottom w:val="0"/>
                  <w:divBdr>
                    <w:top w:val="none" w:sz="0" w:space="0" w:color="auto"/>
                    <w:left w:val="none" w:sz="0" w:space="0" w:color="auto"/>
                    <w:bottom w:val="none" w:sz="0" w:space="0" w:color="auto"/>
                    <w:right w:val="none" w:sz="0" w:space="0" w:color="auto"/>
                  </w:divBdr>
                  <w:divsChild>
                    <w:div w:id="55208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297277">
          <w:marLeft w:val="0"/>
          <w:marRight w:val="0"/>
          <w:marTop w:val="0"/>
          <w:marBottom w:val="0"/>
          <w:divBdr>
            <w:top w:val="none" w:sz="0" w:space="0" w:color="auto"/>
            <w:left w:val="none" w:sz="0" w:space="0" w:color="auto"/>
            <w:bottom w:val="none" w:sz="0" w:space="0" w:color="auto"/>
            <w:right w:val="none" w:sz="0" w:space="0" w:color="auto"/>
          </w:divBdr>
        </w:div>
      </w:divsChild>
    </w:div>
    <w:div w:id="845556300">
      <w:bodyDiv w:val="1"/>
      <w:marLeft w:val="0"/>
      <w:marRight w:val="0"/>
      <w:marTop w:val="0"/>
      <w:marBottom w:val="0"/>
      <w:divBdr>
        <w:top w:val="none" w:sz="0" w:space="0" w:color="auto"/>
        <w:left w:val="none" w:sz="0" w:space="0" w:color="auto"/>
        <w:bottom w:val="none" w:sz="0" w:space="0" w:color="auto"/>
        <w:right w:val="none" w:sz="0" w:space="0" w:color="auto"/>
      </w:divBdr>
    </w:div>
    <w:div w:id="870806483">
      <w:bodyDiv w:val="1"/>
      <w:marLeft w:val="0"/>
      <w:marRight w:val="0"/>
      <w:marTop w:val="0"/>
      <w:marBottom w:val="0"/>
      <w:divBdr>
        <w:top w:val="none" w:sz="0" w:space="0" w:color="auto"/>
        <w:left w:val="none" w:sz="0" w:space="0" w:color="auto"/>
        <w:bottom w:val="none" w:sz="0" w:space="0" w:color="auto"/>
        <w:right w:val="none" w:sz="0" w:space="0" w:color="auto"/>
      </w:divBdr>
    </w:div>
    <w:div w:id="923414094">
      <w:bodyDiv w:val="1"/>
      <w:marLeft w:val="0"/>
      <w:marRight w:val="0"/>
      <w:marTop w:val="0"/>
      <w:marBottom w:val="0"/>
      <w:divBdr>
        <w:top w:val="none" w:sz="0" w:space="0" w:color="auto"/>
        <w:left w:val="none" w:sz="0" w:space="0" w:color="auto"/>
        <w:bottom w:val="none" w:sz="0" w:space="0" w:color="auto"/>
        <w:right w:val="none" w:sz="0" w:space="0" w:color="auto"/>
      </w:divBdr>
    </w:div>
    <w:div w:id="924345600">
      <w:bodyDiv w:val="1"/>
      <w:marLeft w:val="0"/>
      <w:marRight w:val="0"/>
      <w:marTop w:val="0"/>
      <w:marBottom w:val="0"/>
      <w:divBdr>
        <w:top w:val="none" w:sz="0" w:space="0" w:color="auto"/>
        <w:left w:val="none" w:sz="0" w:space="0" w:color="auto"/>
        <w:bottom w:val="none" w:sz="0" w:space="0" w:color="auto"/>
        <w:right w:val="none" w:sz="0" w:space="0" w:color="auto"/>
      </w:divBdr>
      <w:divsChild>
        <w:div w:id="1793741030">
          <w:marLeft w:val="0"/>
          <w:marRight w:val="0"/>
          <w:marTop w:val="0"/>
          <w:marBottom w:val="0"/>
          <w:divBdr>
            <w:top w:val="none" w:sz="0" w:space="0" w:color="auto"/>
            <w:left w:val="none" w:sz="0" w:space="0" w:color="auto"/>
            <w:bottom w:val="none" w:sz="0" w:space="0" w:color="auto"/>
            <w:right w:val="none" w:sz="0" w:space="0" w:color="auto"/>
          </w:divBdr>
          <w:divsChild>
            <w:div w:id="113051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237998">
      <w:bodyDiv w:val="1"/>
      <w:marLeft w:val="0"/>
      <w:marRight w:val="0"/>
      <w:marTop w:val="0"/>
      <w:marBottom w:val="0"/>
      <w:divBdr>
        <w:top w:val="none" w:sz="0" w:space="0" w:color="auto"/>
        <w:left w:val="none" w:sz="0" w:space="0" w:color="auto"/>
        <w:bottom w:val="none" w:sz="0" w:space="0" w:color="auto"/>
        <w:right w:val="none" w:sz="0" w:space="0" w:color="auto"/>
      </w:divBdr>
    </w:div>
    <w:div w:id="950429760">
      <w:bodyDiv w:val="1"/>
      <w:marLeft w:val="0"/>
      <w:marRight w:val="0"/>
      <w:marTop w:val="0"/>
      <w:marBottom w:val="0"/>
      <w:divBdr>
        <w:top w:val="none" w:sz="0" w:space="0" w:color="auto"/>
        <w:left w:val="none" w:sz="0" w:space="0" w:color="auto"/>
        <w:bottom w:val="none" w:sz="0" w:space="0" w:color="auto"/>
        <w:right w:val="none" w:sz="0" w:space="0" w:color="auto"/>
      </w:divBdr>
    </w:div>
    <w:div w:id="963191720">
      <w:bodyDiv w:val="1"/>
      <w:marLeft w:val="0"/>
      <w:marRight w:val="0"/>
      <w:marTop w:val="0"/>
      <w:marBottom w:val="0"/>
      <w:divBdr>
        <w:top w:val="none" w:sz="0" w:space="0" w:color="auto"/>
        <w:left w:val="none" w:sz="0" w:space="0" w:color="auto"/>
        <w:bottom w:val="none" w:sz="0" w:space="0" w:color="auto"/>
        <w:right w:val="none" w:sz="0" w:space="0" w:color="auto"/>
      </w:divBdr>
    </w:div>
    <w:div w:id="985743735">
      <w:bodyDiv w:val="1"/>
      <w:marLeft w:val="0"/>
      <w:marRight w:val="0"/>
      <w:marTop w:val="0"/>
      <w:marBottom w:val="0"/>
      <w:divBdr>
        <w:top w:val="none" w:sz="0" w:space="0" w:color="auto"/>
        <w:left w:val="none" w:sz="0" w:space="0" w:color="auto"/>
        <w:bottom w:val="none" w:sz="0" w:space="0" w:color="auto"/>
        <w:right w:val="none" w:sz="0" w:space="0" w:color="auto"/>
      </w:divBdr>
    </w:div>
    <w:div w:id="1010528813">
      <w:bodyDiv w:val="1"/>
      <w:marLeft w:val="0"/>
      <w:marRight w:val="0"/>
      <w:marTop w:val="0"/>
      <w:marBottom w:val="0"/>
      <w:divBdr>
        <w:top w:val="none" w:sz="0" w:space="0" w:color="auto"/>
        <w:left w:val="none" w:sz="0" w:space="0" w:color="auto"/>
        <w:bottom w:val="none" w:sz="0" w:space="0" w:color="auto"/>
        <w:right w:val="none" w:sz="0" w:space="0" w:color="auto"/>
      </w:divBdr>
    </w:div>
    <w:div w:id="1084374188">
      <w:bodyDiv w:val="1"/>
      <w:marLeft w:val="0"/>
      <w:marRight w:val="0"/>
      <w:marTop w:val="0"/>
      <w:marBottom w:val="0"/>
      <w:divBdr>
        <w:top w:val="none" w:sz="0" w:space="0" w:color="auto"/>
        <w:left w:val="none" w:sz="0" w:space="0" w:color="auto"/>
        <w:bottom w:val="none" w:sz="0" w:space="0" w:color="auto"/>
        <w:right w:val="none" w:sz="0" w:space="0" w:color="auto"/>
      </w:divBdr>
    </w:div>
    <w:div w:id="1088236508">
      <w:bodyDiv w:val="1"/>
      <w:marLeft w:val="0"/>
      <w:marRight w:val="0"/>
      <w:marTop w:val="0"/>
      <w:marBottom w:val="0"/>
      <w:divBdr>
        <w:top w:val="none" w:sz="0" w:space="0" w:color="auto"/>
        <w:left w:val="none" w:sz="0" w:space="0" w:color="auto"/>
        <w:bottom w:val="none" w:sz="0" w:space="0" w:color="auto"/>
        <w:right w:val="none" w:sz="0" w:space="0" w:color="auto"/>
      </w:divBdr>
    </w:div>
    <w:div w:id="1089885430">
      <w:bodyDiv w:val="1"/>
      <w:marLeft w:val="0"/>
      <w:marRight w:val="0"/>
      <w:marTop w:val="0"/>
      <w:marBottom w:val="0"/>
      <w:divBdr>
        <w:top w:val="none" w:sz="0" w:space="0" w:color="auto"/>
        <w:left w:val="none" w:sz="0" w:space="0" w:color="auto"/>
        <w:bottom w:val="none" w:sz="0" w:space="0" w:color="auto"/>
        <w:right w:val="none" w:sz="0" w:space="0" w:color="auto"/>
      </w:divBdr>
    </w:div>
    <w:div w:id="1098788470">
      <w:bodyDiv w:val="1"/>
      <w:marLeft w:val="0"/>
      <w:marRight w:val="0"/>
      <w:marTop w:val="0"/>
      <w:marBottom w:val="0"/>
      <w:divBdr>
        <w:top w:val="none" w:sz="0" w:space="0" w:color="auto"/>
        <w:left w:val="none" w:sz="0" w:space="0" w:color="auto"/>
        <w:bottom w:val="none" w:sz="0" w:space="0" w:color="auto"/>
        <w:right w:val="none" w:sz="0" w:space="0" w:color="auto"/>
      </w:divBdr>
    </w:div>
    <w:div w:id="1122188289">
      <w:bodyDiv w:val="1"/>
      <w:marLeft w:val="0"/>
      <w:marRight w:val="0"/>
      <w:marTop w:val="0"/>
      <w:marBottom w:val="0"/>
      <w:divBdr>
        <w:top w:val="none" w:sz="0" w:space="0" w:color="auto"/>
        <w:left w:val="none" w:sz="0" w:space="0" w:color="auto"/>
        <w:bottom w:val="none" w:sz="0" w:space="0" w:color="auto"/>
        <w:right w:val="none" w:sz="0" w:space="0" w:color="auto"/>
      </w:divBdr>
    </w:div>
    <w:div w:id="1152983143">
      <w:bodyDiv w:val="1"/>
      <w:marLeft w:val="0"/>
      <w:marRight w:val="0"/>
      <w:marTop w:val="0"/>
      <w:marBottom w:val="0"/>
      <w:divBdr>
        <w:top w:val="none" w:sz="0" w:space="0" w:color="auto"/>
        <w:left w:val="none" w:sz="0" w:space="0" w:color="auto"/>
        <w:bottom w:val="none" w:sz="0" w:space="0" w:color="auto"/>
        <w:right w:val="none" w:sz="0" w:space="0" w:color="auto"/>
      </w:divBdr>
    </w:div>
    <w:div w:id="1185822485">
      <w:bodyDiv w:val="1"/>
      <w:marLeft w:val="0"/>
      <w:marRight w:val="0"/>
      <w:marTop w:val="0"/>
      <w:marBottom w:val="0"/>
      <w:divBdr>
        <w:top w:val="none" w:sz="0" w:space="0" w:color="auto"/>
        <w:left w:val="none" w:sz="0" w:space="0" w:color="auto"/>
        <w:bottom w:val="none" w:sz="0" w:space="0" w:color="auto"/>
        <w:right w:val="none" w:sz="0" w:space="0" w:color="auto"/>
      </w:divBdr>
    </w:div>
    <w:div w:id="1370761246">
      <w:bodyDiv w:val="1"/>
      <w:marLeft w:val="0"/>
      <w:marRight w:val="0"/>
      <w:marTop w:val="0"/>
      <w:marBottom w:val="0"/>
      <w:divBdr>
        <w:top w:val="none" w:sz="0" w:space="0" w:color="auto"/>
        <w:left w:val="none" w:sz="0" w:space="0" w:color="auto"/>
        <w:bottom w:val="none" w:sz="0" w:space="0" w:color="auto"/>
        <w:right w:val="none" w:sz="0" w:space="0" w:color="auto"/>
      </w:divBdr>
    </w:div>
    <w:div w:id="1425612303">
      <w:bodyDiv w:val="1"/>
      <w:marLeft w:val="0"/>
      <w:marRight w:val="0"/>
      <w:marTop w:val="0"/>
      <w:marBottom w:val="0"/>
      <w:divBdr>
        <w:top w:val="none" w:sz="0" w:space="0" w:color="auto"/>
        <w:left w:val="none" w:sz="0" w:space="0" w:color="auto"/>
        <w:bottom w:val="none" w:sz="0" w:space="0" w:color="auto"/>
        <w:right w:val="none" w:sz="0" w:space="0" w:color="auto"/>
      </w:divBdr>
    </w:div>
    <w:div w:id="1452556092">
      <w:bodyDiv w:val="1"/>
      <w:marLeft w:val="0"/>
      <w:marRight w:val="0"/>
      <w:marTop w:val="0"/>
      <w:marBottom w:val="0"/>
      <w:divBdr>
        <w:top w:val="none" w:sz="0" w:space="0" w:color="auto"/>
        <w:left w:val="none" w:sz="0" w:space="0" w:color="auto"/>
        <w:bottom w:val="none" w:sz="0" w:space="0" w:color="auto"/>
        <w:right w:val="none" w:sz="0" w:space="0" w:color="auto"/>
      </w:divBdr>
      <w:divsChild>
        <w:div w:id="2128893673">
          <w:marLeft w:val="0"/>
          <w:marRight w:val="0"/>
          <w:marTop w:val="0"/>
          <w:marBottom w:val="0"/>
          <w:divBdr>
            <w:top w:val="none" w:sz="0" w:space="0" w:color="auto"/>
            <w:left w:val="none" w:sz="0" w:space="0" w:color="auto"/>
            <w:bottom w:val="none" w:sz="0" w:space="0" w:color="auto"/>
            <w:right w:val="none" w:sz="0" w:space="0" w:color="auto"/>
          </w:divBdr>
          <w:divsChild>
            <w:div w:id="100887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116326">
      <w:bodyDiv w:val="1"/>
      <w:marLeft w:val="0"/>
      <w:marRight w:val="0"/>
      <w:marTop w:val="0"/>
      <w:marBottom w:val="0"/>
      <w:divBdr>
        <w:top w:val="none" w:sz="0" w:space="0" w:color="auto"/>
        <w:left w:val="none" w:sz="0" w:space="0" w:color="auto"/>
        <w:bottom w:val="none" w:sz="0" w:space="0" w:color="auto"/>
        <w:right w:val="none" w:sz="0" w:space="0" w:color="auto"/>
      </w:divBdr>
      <w:divsChild>
        <w:div w:id="161050851">
          <w:marLeft w:val="0"/>
          <w:marRight w:val="0"/>
          <w:marTop w:val="0"/>
          <w:marBottom w:val="0"/>
          <w:divBdr>
            <w:top w:val="none" w:sz="0" w:space="0" w:color="auto"/>
            <w:left w:val="none" w:sz="0" w:space="0" w:color="auto"/>
            <w:bottom w:val="none" w:sz="0" w:space="0" w:color="auto"/>
            <w:right w:val="none" w:sz="0" w:space="0" w:color="auto"/>
          </w:divBdr>
          <w:divsChild>
            <w:div w:id="210405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224871">
      <w:bodyDiv w:val="1"/>
      <w:marLeft w:val="0"/>
      <w:marRight w:val="0"/>
      <w:marTop w:val="0"/>
      <w:marBottom w:val="0"/>
      <w:divBdr>
        <w:top w:val="none" w:sz="0" w:space="0" w:color="auto"/>
        <w:left w:val="none" w:sz="0" w:space="0" w:color="auto"/>
        <w:bottom w:val="none" w:sz="0" w:space="0" w:color="auto"/>
        <w:right w:val="none" w:sz="0" w:space="0" w:color="auto"/>
      </w:divBdr>
    </w:div>
    <w:div w:id="1502426459">
      <w:bodyDiv w:val="1"/>
      <w:marLeft w:val="0"/>
      <w:marRight w:val="0"/>
      <w:marTop w:val="0"/>
      <w:marBottom w:val="0"/>
      <w:divBdr>
        <w:top w:val="none" w:sz="0" w:space="0" w:color="auto"/>
        <w:left w:val="none" w:sz="0" w:space="0" w:color="auto"/>
        <w:bottom w:val="none" w:sz="0" w:space="0" w:color="auto"/>
        <w:right w:val="none" w:sz="0" w:space="0" w:color="auto"/>
      </w:divBdr>
      <w:divsChild>
        <w:div w:id="746152235">
          <w:marLeft w:val="0"/>
          <w:marRight w:val="0"/>
          <w:marTop w:val="0"/>
          <w:marBottom w:val="0"/>
          <w:divBdr>
            <w:top w:val="none" w:sz="0" w:space="0" w:color="auto"/>
            <w:left w:val="none" w:sz="0" w:space="0" w:color="auto"/>
            <w:bottom w:val="none" w:sz="0" w:space="0" w:color="auto"/>
            <w:right w:val="none" w:sz="0" w:space="0" w:color="auto"/>
          </w:divBdr>
          <w:divsChild>
            <w:div w:id="163744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68095">
      <w:bodyDiv w:val="1"/>
      <w:marLeft w:val="0"/>
      <w:marRight w:val="0"/>
      <w:marTop w:val="0"/>
      <w:marBottom w:val="0"/>
      <w:divBdr>
        <w:top w:val="none" w:sz="0" w:space="0" w:color="auto"/>
        <w:left w:val="none" w:sz="0" w:space="0" w:color="auto"/>
        <w:bottom w:val="none" w:sz="0" w:space="0" w:color="auto"/>
        <w:right w:val="none" w:sz="0" w:space="0" w:color="auto"/>
      </w:divBdr>
    </w:div>
    <w:div w:id="1603565014">
      <w:bodyDiv w:val="1"/>
      <w:marLeft w:val="0"/>
      <w:marRight w:val="0"/>
      <w:marTop w:val="0"/>
      <w:marBottom w:val="0"/>
      <w:divBdr>
        <w:top w:val="none" w:sz="0" w:space="0" w:color="auto"/>
        <w:left w:val="none" w:sz="0" w:space="0" w:color="auto"/>
        <w:bottom w:val="none" w:sz="0" w:space="0" w:color="auto"/>
        <w:right w:val="none" w:sz="0" w:space="0" w:color="auto"/>
      </w:divBdr>
    </w:div>
    <w:div w:id="1636763558">
      <w:bodyDiv w:val="1"/>
      <w:marLeft w:val="0"/>
      <w:marRight w:val="0"/>
      <w:marTop w:val="0"/>
      <w:marBottom w:val="0"/>
      <w:divBdr>
        <w:top w:val="none" w:sz="0" w:space="0" w:color="auto"/>
        <w:left w:val="none" w:sz="0" w:space="0" w:color="auto"/>
        <w:bottom w:val="none" w:sz="0" w:space="0" w:color="auto"/>
        <w:right w:val="none" w:sz="0" w:space="0" w:color="auto"/>
      </w:divBdr>
      <w:divsChild>
        <w:div w:id="1676572059">
          <w:marLeft w:val="0"/>
          <w:marRight w:val="0"/>
          <w:marTop w:val="0"/>
          <w:marBottom w:val="0"/>
          <w:divBdr>
            <w:top w:val="none" w:sz="0" w:space="0" w:color="auto"/>
            <w:left w:val="none" w:sz="0" w:space="0" w:color="auto"/>
            <w:bottom w:val="none" w:sz="0" w:space="0" w:color="auto"/>
            <w:right w:val="none" w:sz="0" w:space="0" w:color="auto"/>
          </w:divBdr>
        </w:div>
      </w:divsChild>
    </w:div>
    <w:div w:id="1711222632">
      <w:bodyDiv w:val="1"/>
      <w:marLeft w:val="0"/>
      <w:marRight w:val="0"/>
      <w:marTop w:val="0"/>
      <w:marBottom w:val="0"/>
      <w:divBdr>
        <w:top w:val="none" w:sz="0" w:space="0" w:color="auto"/>
        <w:left w:val="none" w:sz="0" w:space="0" w:color="auto"/>
        <w:bottom w:val="none" w:sz="0" w:space="0" w:color="auto"/>
        <w:right w:val="none" w:sz="0" w:space="0" w:color="auto"/>
      </w:divBdr>
      <w:divsChild>
        <w:div w:id="2027975919">
          <w:marLeft w:val="0"/>
          <w:marRight w:val="0"/>
          <w:marTop w:val="0"/>
          <w:marBottom w:val="0"/>
          <w:divBdr>
            <w:top w:val="none" w:sz="0" w:space="0" w:color="auto"/>
            <w:left w:val="none" w:sz="0" w:space="0" w:color="auto"/>
            <w:bottom w:val="none" w:sz="0" w:space="0" w:color="auto"/>
            <w:right w:val="none" w:sz="0" w:space="0" w:color="auto"/>
          </w:divBdr>
          <w:divsChild>
            <w:div w:id="914050297">
              <w:marLeft w:val="0"/>
              <w:marRight w:val="0"/>
              <w:marTop w:val="0"/>
              <w:marBottom w:val="0"/>
              <w:divBdr>
                <w:top w:val="none" w:sz="0" w:space="0" w:color="auto"/>
                <w:left w:val="none" w:sz="0" w:space="0" w:color="auto"/>
                <w:bottom w:val="none" w:sz="0" w:space="0" w:color="auto"/>
                <w:right w:val="none" w:sz="0" w:space="0" w:color="auto"/>
              </w:divBdr>
              <w:divsChild>
                <w:div w:id="713583659">
                  <w:marLeft w:val="0"/>
                  <w:marRight w:val="0"/>
                  <w:marTop w:val="0"/>
                  <w:marBottom w:val="0"/>
                  <w:divBdr>
                    <w:top w:val="none" w:sz="0" w:space="0" w:color="auto"/>
                    <w:left w:val="none" w:sz="0" w:space="0" w:color="auto"/>
                    <w:bottom w:val="none" w:sz="0" w:space="0" w:color="auto"/>
                    <w:right w:val="none" w:sz="0" w:space="0" w:color="auto"/>
                  </w:divBdr>
                  <w:divsChild>
                    <w:div w:id="101265433">
                      <w:marLeft w:val="0"/>
                      <w:marRight w:val="0"/>
                      <w:marTop w:val="0"/>
                      <w:marBottom w:val="0"/>
                      <w:divBdr>
                        <w:top w:val="none" w:sz="0" w:space="0" w:color="auto"/>
                        <w:left w:val="none" w:sz="0" w:space="0" w:color="auto"/>
                        <w:bottom w:val="none" w:sz="0" w:space="0" w:color="auto"/>
                        <w:right w:val="none" w:sz="0" w:space="0" w:color="auto"/>
                      </w:divBdr>
                      <w:divsChild>
                        <w:div w:id="1649750506">
                          <w:marLeft w:val="0"/>
                          <w:marRight w:val="0"/>
                          <w:marTop w:val="0"/>
                          <w:marBottom w:val="0"/>
                          <w:divBdr>
                            <w:top w:val="none" w:sz="0" w:space="0" w:color="auto"/>
                            <w:left w:val="none" w:sz="0" w:space="0" w:color="auto"/>
                            <w:bottom w:val="none" w:sz="0" w:space="0" w:color="auto"/>
                            <w:right w:val="none" w:sz="0" w:space="0" w:color="auto"/>
                          </w:divBdr>
                          <w:divsChild>
                            <w:div w:id="322003204">
                              <w:marLeft w:val="0"/>
                              <w:marRight w:val="0"/>
                              <w:marTop w:val="0"/>
                              <w:marBottom w:val="0"/>
                              <w:divBdr>
                                <w:top w:val="none" w:sz="0" w:space="0" w:color="auto"/>
                                <w:left w:val="none" w:sz="0" w:space="0" w:color="auto"/>
                                <w:bottom w:val="none" w:sz="0" w:space="0" w:color="auto"/>
                                <w:right w:val="none" w:sz="0" w:space="0" w:color="auto"/>
                              </w:divBdr>
                              <w:divsChild>
                                <w:div w:id="2073651505">
                                  <w:marLeft w:val="0"/>
                                  <w:marRight w:val="0"/>
                                  <w:marTop w:val="0"/>
                                  <w:marBottom w:val="0"/>
                                  <w:divBdr>
                                    <w:top w:val="none" w:sz="0" w:space="0" w:color="auto"/>
                                    <w:left w:val="none" w:sz="0" w:space="0" w:color="auto"/>
                                    <w:bottom w:val="none" w:sz="0" w:space="0" w:color="auto"/>
                                    <w:right w:val="none" w:sz="0" w:space="0" w:color="auto"/>
                                  </w:divBdr>
                                  <w:divsChild>
                                    <w:div w:id="1679194282">
                                      <w:marLeft w:val="0"/>
                                      <w:marRight w:val="0"/>
                                      <w:marTop w:val="0"/>
                                      <w:marBottom w:val="0"/>
                                      <w:divBdr>
                                        <w:top w:val="none" w:sz="0" w:space="0" w:color="auto"/>
                                        <w:left w:val="none" w:sz="0" w:space="0" w:color="auto"/>
                                        <w:bottom w:val="none" w:sz="0" w:space="0" w:color="auto"/>
                                        <w:right w:val="none" w:sz="0" w:space="0" w:color="auto"/>
                                      </w:divBdr>
                                      <w:divsChild>
                                        <w:div w:id="2037846257">
                                          <w:marLeft w:val="0"/>
                                          <w:marRight w:val="0"/>
                                          <w:marTop w:val="0"/>
                                          <w:marBottom w:val="0"/>
                                          <w:divBdr>
                                            <w:top w:val="none" w:sz="0" w:space="0" w:color="auto"/>
                                            <w:left w:val="none" w:sz="0" w:space="0" w:color="auto"/>
                                            <w:bottom w:val="none" w:sz="0" w:space="0" w:color="auto"/>
                                            <w:right w:val="none" w:sz="0" w:space="0" w:color="auto"/>
                                          </w:divBdr>
                                          <w:divsChild>
                                            <w:div w:id="1904947">
                                              <w:marLeft w:val="0"/>
                                              <w:marRight w:val="0"/>
                                              <w:marTop w:val="0"/>
                                              <w:marBottom w:val="0"/>
                                              <w:divBdr>
                                                <w:top w:val="none" w:sz="0" w:space="0" w:color="auto"/>
                                                <w:left w:val="none" w:sz="0" w:space="0" w:color="auto"/>
                                                <w:bottom w:val="none" w:sz="0" w:space="0" w:color="auto"/>
                                                <w:right w:val="none" w:sz="0" w:space="0" w:color="auto"/>
                                              </w:divBdr>
                                              <w:divsChild>
                                                <w:div w:id="1576085160">
                                                  <w:marLeft w:val="0"/>
                                                  <w:marRight w:val="0"/>
                                                  <w:marTop w:val="0"/>
                                                  <w:marBottom w:val="0"/>
                                                  <w:divBdr>
                                                    <w:top w:val="none" w:sz="0" w:space="0" w:color="auto"/>
                                                    <w:left w:val="none" w:sz="0" w:space="0" w:color="auto"/>
                                                    <w:bottom w:val="none" w:sz="0" w:space="0" w:color="auto"/>
                                                    <w:right w:val="none" w:sz="0" w:space="0" w:color="auto"/>
                                                  </w:divBdr>
                                                  <w:divsChild>
                                                    <w:div w:id="1933581459">
                                                      <w:marLeft w:val="0"/>
                                                      <w:marRight w:val="0"/>
                                                      <w:marTop w:val="0"/>
                                                      <w:marBottom w:val="0"/>
                                                      <w:divBdr>
                                                        <w:top w:val="none" w:sz="0" w:space="0" w:color="auto"/>
                                                        <w:left w:val="none" w:sz="0" w:space="0" w:color="auto"/>
                                                        <w:bottom w:val="none" w:sz="0" w:space="0" w:color="auto"/>
                                                        <w:right w:val="none" w:sz="0" w:space="0" w:color="auto"/>
                                                      </w:divBdr>
                                                      <w:divsChild>
                                                        <w:div w:id="602960292">
                                                          <w:marLeft w:val="0"/>
                                                          <w:marRight w:val="0"/>
                                                          <w:marTop w:val="0"/>
                                                          <w:marBottom w:val="0"/>
                                                          <w:divBdr>
                                                            <w:top w:val="none" w:sz="0" w:space="0" w:color="auto"/>
                                                            <w:left w:val="none" w:sz="0" w:space="0" w:color="auto"/>
                                                            <w:bottom w:val="none" w:sz="0" w:space="0" w:color="auto"/>
                                                            <w:right w:val="none" w:sz="0" w:space="0" w:color="auto"/>
                                                          </w:divBdr>
                                                          <w:divsChild>
                                                            <w:div w:id="1520663254">
                                                              <w:marLeft w:val="0"/>
                                                              <w:marRight w:val="0"/>
                                                              <w:marTop w:val="0"/>
                                                              <w:marBottom w:val="0"/>
                                                              <w:divBdr>
                                                                <w:top w:val="none" w:sz="0" w:space="0" w:color="auto"/>
                                                                <w:left w:val="none" w:sz="0" w:space="0" w:color="auto"/>
                                                                <w:bottom w:val="none" w:sz="0" w:space="0" w:color="auto"/>
                                                                <w:right w:val="none" w:sz="0" w:space="0" w:color="auto"/>
                                                              </w:divBdr>
                                                              <w:divsChild>
                                                                <w:div w:id="963773937">
                                                                  <w:marLeft w:val="0"/>
                                                                  <w:marRight w:val="0"/>
                                                                  <w:marTop w:val="0"/>
                                                                  <w:marBottom w:val="0"/>
                                                                  <w:divBdr>
                                                                    <w:top w:val="none" w:sz="0" w:space="0" w:color="auto"/>
                                                                    <w:left w:val="none" w:sz="0" w:space="0" w:color="auto"/>
                                                                    <w:bottom w:val="none" w:sz="0" w:space="0" w:color="auto"/>
                                                                    <w:right w:val="none" w:sz="0" w:space="0" w:color="auto"/>
                                                                  </w:divBdr>
                                                                  <w:divsChild>
                                                                    <w:div w:id="648897920">
                                                                      <w:marLeft w:val="0"/>
                                                                      <w:marRight w:val="0"/>
                                                                      <w:marTop w:val="0"/>
                                                                      <w:marBottom w:val="0"/>
                                                                      <w:divBdr>
                                                                        <w:top w:val="none" w:sz="0" w:space="0" w:color="auto"/>
                                                                        <w:left w:val="none" w:sz="0" w:space="0" w:color="auto"/>
                                                                        <w:bottom w:val="none" w:sz="0" w:space="0" w:color="auto"/>
                                                                        <w:right w:val="none" w:sz="0" w:space="0" w:color="auto"/>
                                                                      </w:divBdr>
                                                                      <w:divsChild>
                                                                        <w:div w:id="821046774">
                                                                          <w:marLeft w:val="0"/>
                                                                          <w:marRight w:val="0"/>
                                                                          <w:marTop w:val="0"/>
                                                                          <w:marBottom w:val="0"/>
                                                                          <w:divBdr>
                                                                            <w:top w:val="none" w:sz="0" w:space="0" w:color="auto"/>
                                                                            <w:left w:val="none" w:sz="0" w:space="0" w:color="auto"/>
                                                                            <w:bottom w:val="none" w:sz="0" w:space="0" w:color="auto"/>
                                                                            <w:right w:val="none" w:sz="0" w:space="0" w:color="auto"/>
                                                                          </w:divBdr>
                                                                          <w:divsChild>
                                                                            <w:div w:id="1885094316">
                                                                              <w:marLeft w:val="0"/>
                                                                              <w:marRight w:val="0"/>
                                                                              <w:marTop w:val="0"/>
                                                                              <w:marBottom w:val="0"/>
                                                                              <w:divBdr>
                                                                                <w:top w:val="none" w:sz="0" w:space="0" w:color="auto"/>
                                                                                <w:left w:val="none" w:sz="0" w:space="0" w:color="auto"/>
                                                                                <w:bottom w:val="none" w:sz="0" w:space="0" w:color="auto"/>
                                                                                <w:right w:val="none" w:sz="0" w:space="0" w:color="auto"/>
                                                                              </w:divBdr>
                                                                              <w:divsChild>
                                                                                <w:div w:id="505443304">
                                                                                  <w:marLeft w:val="0"/>
                                                                                  <w:marRight w:val="0"/>
                                                                                  <w:marTop w:val="0"/>
                                                                                  <w:marBottom w:val="0"/>
                                                                                  <w:divBdr>
                                                                                    <w:top w:val="none" w:sz="0" w:space="0" w:color="auto"/>
                                                                                    <w:left w:val="none" w:sz="0" w:space="0" w:color="auto"/>
                                                                                    <w:bottom w:val="none" w:sz="0" w:space="0" w:color="auto"/>
                                                                                    <w:right w:val="none" w:sz="0" w:space="0" w:color="auto"/>
                                                                                  </w:divBdr>
                                                                                  <w:divsChild>
                                                                                    <w:div w:id="766078562">
                                                                                      <w:marLeft w:val="0"/>
                                                                                      <w:marRight w:val="0"/>
                                                                                      <w:marTop w:val="0"/>
                                                                                      <w:marBottom w:val="0"/>
                                                                                      <w:divBdr>
                                                                                        <w:top w:val="none" w:sz="0" w:space="0" w:color="auto"/>
                                                                                        <w:left w:val="none" w:sz="0" w:space="0" w:color="auto"/>
                                                                                        <w:bottom w:val="none" w:sz="0" w:space="0" w:color="auto"/>
                                                                                        <w:right w:val="none" w:sz="0" w:space="0" w:color="auto"/>
                                                                                      </w:divBdr>
                                                                                      <w:divsChild>
                                                                                        <w:div w:id="1773360837">
                                                                                          <w:marLeft w:val="0"/>
                                                                                          <w:marRight w:val="0"/>
                                                                                          <w:marTop w:val="0"/>
                                                                                          <w:marBottom w:val="0"/>
                                                                                          <w:divBdr>
                                                                                            <w:top w:val="none" w:sz="0" w:space="0" w:color="auto"/>
                                                                                            <w:left w:val="none" w:sz="0" w:space="0" w:color="auto"/>
                                                                                            <w:bottom w:val="none" w:sz="0" w:space="0" w:color="auto"/>
                                                                                            <w:right w:val="none" w:sz="0" w:space="0" w:color="auto"/>
                                                                                          </w:divBdr>
                                                                                          <w:divsChild>
                                                                                            <w:div w:id="322009165">
                                                                                              <w:marLeft w:val="0"/>
                                                                                              <w:marRight w:val="0"/>
                                                                                              <w:marTop w:val="0"/>
                                                                                              <w:marBottom w:val="0"/>
                                                                                              <w:divBdr>
                                                                                                <w:top w:val="none" w:sz="0" w:space="0" w:color="auto"/>
                                                                                                <w:left w:val="none" w:sz="0" w:space="0" w:color="auto"/>
                                                                                                <w:bottom w:val="none" w:sz="0" w:space="0" w:color="auto"/>
                                                                                                <w:right w:val="none" w:sz="0" w:space="0" w:color="auto"/>
                                                                                              </w:divBdr>
                                                                                              <w:divsChild>
                                                                                                <w:div w:id="2095590914">
                                                                                                  <w:marLeft w:val="0"/>
                                                                                                  <w:marRight w:val="0"/>
                                                                                                  <w:marTop w:val="0"/>
                                                                                                  <w:marBottom w:val="0"/>
                                                                                                  <w:divBdr>
                                                                                                    <w:top w:val="none" w:sz="0" w:space="0" w:color="auto"/>
                                                                                                    <w:left w:val="none" w:sz="0" w:space="0" w:color="auto"/>
                                                                                                    <w:bottom w:val="none" w:sz="0" w:space="0" w:color="auto"/>
                                                                                                    <w:right w:val="none" w:sz="0" w:space="0" w:color="auto"/>
                                                                                                  </w:divBdr>
                                                                                                  <w:divsChild>
                                                                                                    <w:div w:id="557016765">
                                                                                                      <w:marLeft w:val="0"/>
                                                                                                      <w:marRight w:val="0"/>
                                                                                                      <w:marTop w:val="0"/>
                                                                                                      <w:marBottom w:val="0"/>
                                                                                                      <w:divBdr>
                                                                                                        <w:top w:val="none" w:sz="0" w:space="0" w:color="auto"/>
                                                                                                        <w:left w:val="none" w:sz="0" w:space="0" w:color="auto"/>
                                                                                                        <w:bottom w:val="none" w:sz="0" w:space="0" w:color="auto"/>
                                                                                                        <w:right w:val="none" w:sz="0" w:space="0" w:color="auto"/>
                                                                                                      </w:divBdr>
                                                                                                      <w:divsChild>
                                                                                                        <w:div w:id="422996073">
                                                                                                          <w:marLeft w:val="0"/>
                                                                                                          <w:marRight w:val="0"/>
                                                                                                          <w:marTop w:val="0"/>
                                                                                                          <w:marBottom w:val="0"/>
                                                                                                          <w:divBdr>
                                                                                                            <w:top w:val="none" w:sz="0" w:space="0" w:color="auto"/>
                                                                                                            <w:left w:val="none" w:sz="0" w:space="0" w:color="auto"/>
                                                                                                            <w:bottom w:val="none" w:sz="0" w:space="0" w:color="auto"/>
                                                                                                            <w:right w:val="none" w:sz="0" w:space="0" w:color="auto"/>
                                                                                                          </w:divBdr>
                                                                                                          <w:divsChild>
                                                                                                            <w:div w:id="1202523743">
                                                                                                              <w:marLeft w:val="0"/>
                                                                                                              <w:marRight w:val="0"/>
                                                                                                              <w:marTop w:val="0"/>
                                                                                                              <w:marBottom w:val="0"/>
                                                                                                              <w:divBdr>
                                                                                                                <w:top w:val="none" w:sz="0" w:space="0" w:color="auto"/>
                                                                                                                <w:left w:val="none" w:sz="0" w:space="0" w:color="auto"/>
                                                                                                                <w:bottom w:val="none" w:sz="0" w:space="0" w:color="auto"/>
                                                                                                                <w:right w:val="none" w:sz="0" w:space="0" w:color="auto"/>
                                                                                                              </w:divBdr>
                                                                                                              <w:divsChild>
                                                                                                                <w:div w:id="728919018">
                                                                                                                  <w:marLeft w:val="0"/>
                                                                                                                  <w:marRight w:val="0"/>
                                                                                                                  <w:marTop w:val="0"/>
                                                                                                                  <w:marBottom w:val="0"/>
                                                                                                                  <w:divBdr>
                                                                                                                    <w:top w:val="none" w:sz="0" w:space="0" w:color="auto"/>
                                                                                                                    <w:left w:val="none" w:sz="0" w:space="0" w:color="auto"/>
                                                                                                                    <w:bottom w:val="none" w:sz="0" w:space="0" w:color="auto"/>
                                                                                                                    <w:right w:val="none" w:sz="0" w:space="0" w:color="auto"/>
                                                                                                                  </w:divBdr>
                                                                                                                  <w:divsChild>
                                                                                                                    <w:div w:id="1740440990">
                                                                                                                      <w:marLeft w:val="0"/>
                                                                                                                      <w:marRight w:val="0"/>
                                                                                                                      <w:marTop w:val="0"/>
                                                                                                                      <w:marBottom w:val="0"/>
                                                                                                                      <w:divBdr>
                                                                                                                        <w:top w:val="none" w:sz="0" w:space="0" w:color="auto"/>
                                                                                                                        <w:left w:val="none" w:sz="0" w:space="0" w:color="auto"/>
                                                                                                                        <w:bottom w:val="none" w:sz="0" w:space="0" w:color="auto"/>
                                                                                                                        <w:right w:val="none" w:sz="0" w:space="0" w:color="auto"/>
                                                                                                                      </w:divBdr>
                                                                                                                      <w:divsChild>
                                                                                                                        <w:div w:id="1131051476">
                                                                                                                          <w:marLeft w:val="0"/>
                                                                                                                          <w:marRight w:val="0"/>
                                                                                                                          <w:marTop w:val="0"/>
                                                                                                                          <w:marBottom w:val="0"/>
                                                                                                                          <w:divBdr>
                                                                                                                            <w:top w:val="none" w:sz="0" w:space="0" w:color="auto"/>
                                                                                                                            <w:left w:val="none" w:sz="0" w:space="0" w:color="auto"/>
                                                                                                                            <w:bottom w:val="none" w:sz="0" w:space="0" w:color="auto"/>
                                                                                                                            <w:right w:val="none" w:sz="0" w:space="0" w:color="auto"/>
                                                                                                                          </w:divBdr>
                                                                                                                          <w:divsChild>
                                                                                                                            <w:div w:id="637534654">
                                                                                                                              <w:marLeft w:val="0"/>
                                                                                                                              <w:marRight w:val="0"/>
                                                                                                                              <w:marTop w:val="0"/>
                                                                                                                              <w:marBottom w:val="0"/>
                                                                                                                              <w:divBdr>
                                                                                                                                <w:top w:val="none" w:sz="0" w:space="0" w:color="auto"/>
                                                                                                                                <w:left w:val="none" w:sz="0" w:space="0" w:color="auto"/>
                                                                                                                                <w:bottom w:val="none" w:sz="0" w:space="0" w:color="auto"/>
                                                                                                                                <w:right w:val="none" w:sz="0" w:space="0" w:color="auto"/>
                                                                                                                              </w:divBdr>
                                                                                                                            </w:div>
                                                                                                                            <w:div w:id="798648966">
                                                                                                                              <w:marLeft w:val="0"/>
                                                                                                                              <w:marRight w:val="0"/>
                                                                                                                              <w:marTop w:val="0"/>
                                                                                                                              <w:marBottom w:val="0"/>
                                                                                                                              <w:divBdr>
                                                                                                                                <w:top w:val="none" w:sz="0" w:space="0" w:color="auto"/>
                                                                                                                                <w:left w:val="none" w:sz="0" w:space="0" w:color="auto"/>
                                                                                                                                <w:bottom w:val="none" w:sz="0" w:space="0" w:color="auto"/>
                                                                                                                                <w:right w:val="none" w:sz="0" w:space="0" w:color="auto"/>
                                                                                                                              </w:divBdr>
                                                                                                                              <w:divsChild>
                                                                                                                                <w:div w:id="815992236">
                                                                                                                                  <w:marLeft w:val="0"/>
                                                                                                                                  <w:marRight w:val="0"/>
                                                                                                                                  <w:marTop w:val="0"/>
                                                                                                                                  <w:marBottom w:val="0"/>
                                                                                                                                  <w:divBdr>
                                                                                                                                    <w:top w:val="none" w:sz="0" w:space="0" w:color="auto"/>
                                                                                                                                    <w:left w:val="none" w:sz="0" w:space="0" w:color="auto"/>
                                                                                                                                    <w:bottom w:val="none" w:sz="0" w:space="0" w:color="auto"/>
                                                                                                                                    <w:right w:val="none" w:sz="0" w:space="0" w:color="auto"/>
                                                                                                                                  </w:divBdr>
                                                                                                                                  <w:divsChild>
                                                                                                                                    <w:div w:id="1650555006">
                                                                                                                                      <w:marLeft w:val="0"/>
                                                                                                                                      <w:marRight w:val="0"/>
                                                                                                                                      <w:marTop w:val="0"/>
                                                                                                                                      <w:marBottom w:val="0"/>
                                                                                                                                      <w:divBdr>
                                                                                                                                        <w:top w:val="none" w:sz="0" w:space="0" w:color="auto"/>
                                                                                                                                        <w:left w:val="none" w:sz="0" w:space="0" w:color="auto"/>
                                                                                                                                        <w:bottom w:val="none" w:sz="0" w:space="0" w:color="auto"/>
                                                                                                                                        <w:right w:val="none" w:sz="0" w:space="0" w:color="auto"/>
                                                                                                                                      </w:divBdr>
                                                                                                                                      <w:divsChild>
                                                                                                                                        <w:div w:id="1013996959">
                                                                                                                                          <w:marLeft w:val="0"/>
                                                                                                                                          <w:marRight w:val="0"/>
                                                                                                                                          <w:marTop w:val="0"/>
                                                                                                                                          <w:marBottom w:val="0"/>
                                                                                                                                          <w:divBdr>
                                                                                                                                            <w:top w:val="none" w:sz="0" w:space="0" w:color="auto"/>
                                                                                                                                            <w:left w:val="none" w:sz="0" w:space="0" w:color="auto"/>
                                                                                                                                            <w:bottom w:val="none" w:sz="0" w:space="0" w:color="auto"/>
                                                                                                                                            <w:right w:val="none" w:sz="0" w:space="0" w:color="auto"/>
                                                                                                                                          </w:divBdr>
                                                                                                                                          <w:divsChild>
                                                                                                                                            <w:div w:id="31654208">
                                                                                                                                              <w:marLeft w:val="0"/>
                                                                                                                                              <w:marRight w:val="0"/>
                                                                                                                                              <w:marTop w:val="0"/>
                                                                                                                                              <w:marBottom w:val="0"/>
                                                                                                                                              <w:divBdr>
                                                                                                                                                <w:top w:val="none" w:sz="0" w:space="0" w:color="auto"/>
                                                                                                                                                <w:left w:val="none" w:sz="0" w:space="0" w:color="auto"/>
                                                                                                                                                <w:bottom w:val="none" w:sz="0" w:space="0" w:color="auto"/>
                                                                                                                                                <w:right w:val="none" w:sz="0" w:space="0" w:color="auto"/>
                                                                                                                                              </w:divBdr>
                                                                                                                                              <w:divsChild>
                                                                                                                                                <w:div w:id="88625704">
                                                                                                                                                  <w:marLeft w:val="0"/>
                                                                                                                                                  <w:marRight w:val="0"/>
                                                                                                                                                  <w:marTop w:val="0"/>
                                                                                                                                                  <w:marBottom w:val="0"/>
                                                                                                                                                  <w:divBdr>
                                                                                                                                                    <w:top w:val="none" w:sz="0" w:space="0" w:color="auto"/>
                                                                                                                                                    <w:left w:val="none" w:sz="0" w:space="0" w:color="auto"/>
                                                                                                                                                    <w:bottom w:val="none" w:sz="0" w:space="0" w:color="auto"/>
                                                                                                                                                    <w:right w:val="none" w:sz="0" w:space="0" w:color="auto"/>
                                                                                                                                                  </w:divBdr>
                                                                                                                                                  <w:divsChild>
                                                                                                                                                    <w:div w:id="1238132432">
                                                                                                                                                      <w:marLeft w:val="0"/>
                                                                                                                                                      <w:marRight w:val="0"/>
                                                                                                                                                      <w:marTop w:val="0"/>
                                                                                                                                                      <w:marBottom w:val="0"/>
                                                                                                                                                      <w:divBdr>
                                                                                                                                                        <w:top w:val="none" w:sz="0" w:space="0" w:color="auto"/>
                                                                                                                                                        <w:left w:val="none" w:sz="0" w:space="0" w:color="auto"/>
                                                                                                                                                        <w:bottom w:val="none" w:sz="0" w:space="0" w:color="auto"/>
                                                                                                                                                        <w:right w:val="none" w:sz="0" w:space="0" w:color="auto"/>
                                                                                                                                                      </w:divBdr>
                                                                                                                                                      <w:divsChild>
                                                                                                                                                        <w:div w:id="376399524">
                                                                                                                                                          <w:marLeft w:val="0"/>
                                                                                                                                                          <w:marRight w:val="0"/>
                                                                                                                                                          <w:marTop w:val="0"/>
                                                                                                                                                          <w:marBottom w:val="0"/>
                                                                                                                                                          <w:divBdr>
                                                                                                                                                            <w:top w:val="none" w:sz="0" w:space="0" w:color="auto"/>
                                                                                                                                                            <w:left w:val="none" w:sz="0" w:space="0" w:color="auto"/>
                                                                                                                                                            <w:bottom w:val="none" w:sz="0" w:space="0" w:color="auto"/>
                                                                                                                                                            <w:right w:val="none" w:sz="0" w:space="0" w:color="auto"/>
                                                                                                                                                          </w:divBdr>
                                                                                                                                                          <w:divsChild>
                                                                                                                                                            <w:div w:id="434714954">
                                                                                                                                                              <w:marLeft w:val="0"/>
                                                                                                                                                              <w:marRight w:val="0"/>
                                                                                                                                                              <w:marTop w:val="0"/>
                                                                                                                                                              <w:marBottom w:val="0"/>
                                                                                                                                                              <w:divBdr>
                                                                                                                                                                <w:top w:val="none" w:sz="0" w:space="0" w:color="auto"/>
                                                                                                                                                                <w:left w:val="none" w:sz="0" w:space="0" w:color="auto"/>
                                                                                                                                                                <w:bottom w:val="none" w:sz="0" w:space="0" w:color="auto"/>
                                                                                                                                                                <w:right w:val="none" w:sz="0" w:space="0" w:color="auto"/>
                                                                                                                                                              </w:divBdr>
                                                                                                                                                              <w:divsChild>
                                                                                                                                                                <w:div w:id="337001449">
                                                                                                                                                                  <w:marLeft w:val="0"/>
                                                                                                                                                                  <w:marRight w:val="0"/>
                                                                                                                                                                  <w:marTop w:val="0"/>
                                                                                                                                                                  <w:marBottom w:val="0"/>
                                                                                                                                                                  <w:divBdr>
                                                                                                                                                                    <w:top w:val="none" w:sz="0" w:space="0" w:color="auto"/>
                                                                                                                                                                    <w:left w:val="none" w:sz="0" w:space="0" w:color="auto"/>
                                                                                                                                                                    <w:bottom w:val="none" w:sz="0" w:space="0" w:color="auto"/>
                                                                                                                                                                    <w:right w:val="none" w:sz="0" w:space="0" w:color="auto"/>
                                                                                                                                                                  </w:divBdr>
                                                                                                                                                                  <w:divsChild>
                                                                                                                                                                    <w:div w:id="247929573">
                                                                                                                                                                      <w:marLeft w:val="0"/>
                                                                                                                                                                      <w:marRight w:val="0"/>
                                                                                                                                                                      <w:marTop w:val="0"/>
                                                                                                                                                                      <w:marBottom w:val="0"/>
                                                                                                                                                                      <w:divBdr>
                                                                                                                                                                        <w:top w:val="none" w:sz="0" w:space="0" w:color="auto"/>
                                                                                                                                                                        <w:left w:val="none" w:sz="0" w:space="0" w:color="auto"/>
                                                                                                                                                                        <w:bottom w:val="none" w:sz="0" w:space="0" w:color="auto"/>
                                                                                                                                                                        <w:right w:val="none" w:sz="0" w:space="0" w:color="auto"/>
                                                                                                                                                                      </w:divBdr>
                                                                                                                                                                      <w:divsChild>
                                                                                                                                                                        <w:div w:id="185965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8528492">
      <w:bodyDiv w:val="1"/>
      <w:marLeft w:val="0"/>
      <w:marRight w:val="0"/>
      <w:marTop w:val="0"/>
      <w:marBottom w:val="0"/>
      <w:divBdr>
        <w:top w:val="none" w:sz="0" w:space="0" w:color="auto"/>
        <w:left w:val="none" w:sz="0" w:space="0" w:color="auto"/>
        <w:bottom w:val="none" w:sz="0" w:space="0" w:color="auto"/>
        <w:right w:val="none" w:sz="0" w:space="0" w:color="auto"/>
      </w:divBdr>
      <w:divsChild>
        <w:div w:id="796027931">
          <w:marLeft w:val="0"/>
          <w:marRight w:val="0"/>
          <w:marTop w:val="0"/>
          <w:marBottom w:val="0"/>
          <w:divBdr>
            <w:top w:val="none" w:sz="0" w:space="0" w:color="auto"/>
            <w:left w:val="none" w:sz="0" w:space="0" w:color="auto"/>
            <w:bottom w:val="none" w:sz="0" w:space="0" w:color="auto"/>
            <w:right w:val="none" w:sz="0" w:space="0" w:color="auto"/>
          </w:divBdr>
          <w:divsChild>
            <w:div w:id="149563158">
              <w:marLeft w:val="0"/>
              <w:marRight w:val="0"/>
              <w:marTop w:val="0"/>
              <w:marBottom w:val="0"/>
              <w:divBdr>
                <w:top w:val="none" w:sz="0" w:space="0" w:color="auto"/>
                <w:left w:val="none" w:sz="0" w:space="0" w:color="auto"/>
                <w:bottom w:val="none" w:sz="0" w:space="0" w:color="auto"/>
                <w:right w:val="none" w:sz="0" w:space="0" w:color="auto"/>
              </w:divBdr>
            </w:div>
            <w:div w:id="168761926">
              <w:marLeft w:val="0"/>
              <w:marRight w:val="0"/>
              <w:marTop w:val="0"/>
              <w:marBottom w:val="0"/>
              <w:divBdr>
                <w:top w:val="none" w:sz="0" w:space="0" w:color="auto"/>
                <w:left w:val="none" w:sz="0" w:space="0" w:color="auto"/>
                <w:bottom w:val="none" w:sz="0" w:space="0" w:color="auto"/>
                <w:right w:val="none" w:sz="0" w:space="0" w:color="auto"/>
              </w:divBdr>
            </w:div>
            <w:div w:id="1265531416">
              <w:marLeft w:val="0"/>
              <w:marRight w:val="0"/>
              <w:marTop w:val="0"/>
              <w:marBottom w:val="0"/>
              <w:divBdr>
                <w:top w:val="none" w:sz="0" w:space="0" w:color="auto"/>
                <w:left w:val="none" w:sz="0" w:space="0" w:color="auto"/>
                <w:bottom w:val="none" w:sz="0" w:space="0" w:color="auto"/>
                <w:right w:val="none" w:sz="0" w:space="0" w:color="auto"/>
              </w:divBdr>
            </w:div>
            <w:div w:id="1388576971">
              <w:marLeft w:val="0"/>
              <w:marRight w:val="0"/>
              <w:marTop w:val="0"/>
              <w:marBottom w:val="0"/>
              <w:divBdr>
                <w:top w:val="none" w:sz="0" w:space="0" w:color="auto"/>
                <w:left w:val="none" w:sz="0" w:space="0" w:color="auto"/>
                <w:bottom w:val="none" w:sz="0" w:space="0" w:color="auto"/>
                <w:right w:val="none" w:sz="0" w:space="0" w:color="auto"/>
              </w:divBdr>
            </w:div>
            <w:div w:id="1670258080">
              <w:marLeft w:val="0"/>
              <w:marRight w:val="0"/>
              <w:marTop w:val="0"/>
              <w:marBottom w:val="0"/>
              <w:divBdr>
                <w:top w:val="none" w:sz="0" w:space="0" w:color="auto"/>
                <w:left w:val="none" w:sz="0" w:space="0" w:color="auto"/>
                <w:bottom w:val="none" w:sz="0" w:space="0" w:color="auto"/>
                <w:right w:val="none" w:sz="0" w:space="0" w:color="auto"/>
              </w:divBdr>
            </w:div>
            <w:div w:id="1805660552">
              <w:marLeft w:val="0"/>
              <w:marRight w:val="0"/>
              <w:marTop w:val="0"/>
              <w:marBottom w:val="0"/>
              <w:divBdr>
                <w:top w:val="none" w:sz="0" w:space="0" w:color="auto"/>
                <w:left w:val="none" w:sz="0" w:space="0" w:color="auto"/>
                <w:bottom w:val="none" w:sz="0" w:space="0" w:color="auto"/>
                <w:right w:val="none" w:sz="0" w:space="0" w:color="auto"/>
              </w:divBdr>
            </w:div>
            <w:div w:id="1827016111">
              <w:marLeft w:val="0"/>
              <w:marRight w:val="0"/>
              <w:marTop w:val="0"/>
              <w:marBottom w:val="0"/>
              <w:divBdr>
                <w:top w:val="none" w:sz="0" w:space="0" w:color="auto"/>
                <w:left w:val="none" w:sz="0" w:space="0" w:color="auto"/>
                <w:bottom w:val="none" w:sz="0" w:space="0" w:color="auto"/>
                <w:right w:val="none" w:sz="0" w:space="0" w:color="auto"/>
              </w:divBdr>
            </w:div>
            <w:div w:id="1945962923">
              <w:marLeft w:val="0"/>
              <w:marRight w:val="0"/>
              <w:marTop w:val="0"/>
              <w:marBottom w:val="0"/>
              <w:divBdr>
                <w:top w:val="none" w:sz="0" w:space="0" w:color="auto"/>
                <w:left w:val="none" w:sz="0" w:space="0" w:color="auto"/>
                <w:bottom w:val="none" w:sz="0" w:space="0" w:color="auto"/>
                <w:right w:val="none" w:sz="0" w:space="0" w:color="auto"/>
              </w:divBdr>
            </w:div>
            <w:div w:id="2031443323">
              <w:marLeft w:val="0"/>
              <w:marRight w:val="0"/>
              <w:marTop w:val="0"/>
              <w:marBottom w:val="0"/>
              <w:divBdr>
                <w:top w:val="none" w:sz="0" w:space="0" w:color="auto"/>
                <w:left w:val="none" w:sz="0" w:space="0" w:color="auto"/>
                <w:bottom w:val="none" w:sz="0" w:space="0" w:color="auto"/>
                <w:right w:val="none" w:sz="0" w:space="0" w:color="auto"/>
              </w:divBdr>
            </w:div>
            <w:div w:id="2085643739">
              <w:marLeft w:val="0"/>
              <w:marRight w:val="0"/>
              <w:marTop w:val="0"/>
              <w:marBottom w:val="0"/>
              <w:divBdr>
                <w:top w:val="none" w:sz="0" w:space="0" w:color="auto"/>
                <w:left w:val="none" w:sz="0" w:space="0" w:color="auto"/>
                <w:bottom w:val="none" w:sz="0" w:space="0" w:color="auto"/>
                <w:right w:val="none" w:sz="0" w:space="0" w:color="auto"/>
              </w:divBdr>
            </w:div>
            <w:div w:id="209180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598997">
      <w:bodyDiv w:val="1"/>
      <w:marLeft w:val="0"/>
      <w:marRight w:val="0"/>
      <w:marTop w:val="0"/>
      <w:marBottom w:val="0"/>
      <w:divBdr>
        <w:top w:val="none" w:sz="0" w:space="0" w:color="auto"/>
        <w:left w:val="none" w:sz="0" w:space="0" w:color="auto"/>
        <w:bottom w:val="none" w:sz="0" w:space="0" w:color="auto"/>
        <w:right w:val="none" w:sz="0" w:space="0" w:color="auto"/>
      </w:divBdr>
    </w:div>
    <w:div w:id="1875606693">
      <w:bodyDiv w:val="1"/>
      <w:marLeft w:val="0"/>
      <w:marRight w:val="0"/>
      <w:marTop w:val="0"/>
      <w:marBottom w:val="0"/>
      <w:divBdr>
        <w:top w:val="none" w:sz="0" w:space="0" w:color="auto"/>
        <w:left w:val="none" w:sz="0" w:space="0" w:color="auto"/>
        <w:bottom w:val="none" w:sz="0" w:space="0" w:color="auto"/>
        <w:right w:val="none" w:sz="0" w:space="0" w:color="auto"/>
      </w:divBdr>
    </w:div>
    <w:div w:id="1884556353">
      <w:bodyDiv w:val="1"/>
      <w:marLeft w:val="0"/>
      <w:marRight w:val="0"/>
      <w:marTop w:val="0"/>
      <w:marBottom w:val="0"/>
      <w:divBdr>
        <w:top w:val="none" w:sz="0" w:space="0" w:color="auto"/>
        <w:left w:val="none" w:sz="0" w:space="0" w:color="auto"/>
        <w:bottom w:val="none" w:sz="0" w:space="0" w:color="auto"/>
        <w:right w:val="none" w:sz="0" w:space="0" w:color="auto"/>
      </w:divBdr>
    </w:div>
    <w:div w:id="1885407699">
      <w:bodyDiv w:val="1"/>
      <w:marLeft w:val="0"/>
      <w:marRight w:val="0"/>
      <w:marTop w:val="0"/>
      <w:marBottom w:val="0"/>
      <w:divBdr>
        <w:top w:val="none" w:sz="0" w:space="0" w:color="auto"/>
        <w:left w:val="none" w:sz="0" w:space="0" w:color="auto"/>
        <w:bottom w:val="none" w:sz="0" w:space="0" w:color="auto"/>
        <w:right w:val="none" w:sz="0" w:space="0" w:color="auto"/>
      </w:divBdr>
    </w:div>
    <w:div w:id="1894465078">
      <w:bodyDiv w:val="1"/>
      <w:marLeft w:val="0"/>
      <w:marRight w:val="0"/>
      <w:marTop w:val="0"/>
      <w:marBottom w:val="0"/>
      <w:divBdr>
        <w:top w:val="none" w:sz="0" w:space="0" w:color="auto"/>
        <w:left w:val="none" w:sz="0" w:space="0" w:color="auto"/>
        <w:bottom w:val="none" w:sz="0" w:space="0" w:color="auto"/>
        <w:right w:val="none" w:sz="0" w:space="0" w:color="auto"/>
      </w:divBdr>
    </w:div>
    <w:div w:id="1921016094">
      <w:bodyDiv w:val="1"/>
      <w:marLeft w:val="0"/>
      <w:marRight w:val="0"/>
      <w:marTop w:val="0"/>
      <w:marBottom w:val="0"/>
      <w:divBdr>
        <w:top w:val="none" w:sz="0" w:space="0" w:color="auto"/>
        <w:left w:val="none" w:sz="0" w:space="0" w:color="auto"/>
        <w:bottom w:val="none" w:sz="0" w:space="0" w:color="auto"/>
        <w:right w:val="none" w:sz="0" w:space="0" w:color="auto"/>
      </w:divBdr>
    </w:div>
    <w:div w:id="1937520811">
      <w:bodyDiv w:val="1"/>
      <w:marLeft w:val="0"/>
      <w:marRight w:val="0"/>
      <w:marTop w:val="0"/>
      <w:marBottom w:val="0"/>
      <w:divBdr>
        <w:top w:val="none" w:sz="0" w:space="0" w:color="auto"/>
        <w:left w:val="none" w:sz="0" w:space="0" w:color="auto"/>
        <w:bottom w:val="none" w:sz="0" w:space="0" w:color="auto"/>
        <w:right w:val="none" w:sz="0" w:space="0" w:color="auto"/>
      </w:divBdr>
    </w:div>
    <w:div w:id="1949387502">
      <w:bodyDiv w:val="1"/>
      <w:marLeft w:val="0"/>
      <w:marRight w:val="0"/>
      <w:marTop w:val="0"/>
      <w:marBottom w:val="0"/>
      <w:divBdr>
        <w:top w:val="none" w:sz="0" w:space="0" w:color="auto"/>
        <w:left w:val="none" w:sz="0" w:space="0" w:color="auto"/>
        <w:bottom w:val="none" w:sz="0" w:space="0" w:color="auto"/>
        <w:right w:val="none" w:sz="0" w:space="0" w:color="auto"/>
      </w:divBdr>
    </w:div>
    <w:div w:id="1954509615">
      <w:bodyDiv w:val="1"/>
      <w:marLeft w:val="0"/>
      <w:marRight w:val="0"/>
      <w:marTop w:val="0"/>
      <w:marBottom w:val="0"/>
      <w:divBdr>
        <w:top w:val="none" w:sz="0" w:space="0" w:color="auto"/>
        <w:left w:val="none" w:sz="0" w:space="0" w:color="auto"/>
        <w:bottom w:val="none" w:sz="0" w:space="0" w:color="auto"/>
        <w:right w:val="none" w:sz="0" w:space="0" w:color="auto"/>
      </w:divBdr>
    </w:div>
    <w:div w:id="2028285626">
      <w:bodyDiv w:val="1"/>
      <w:marLeft w:val="0"/>
      <w:marRight w:val="0"/>
      <w:marTop w:val="0"/>
      <w:marBottom w:val="0"/>
      <w:divBdr>
        <w:top w:val="none" w:sz="0" w:space="0" w:color="auto"/>
        <w:left w:val="none" w:sz="0" w:space="0" w:color="auto"/>
        <w:bottom w:val="none" w:sz="0" w:space="0" w:color="auto"/>
        <w:right w:val="none" w:sz="0" w:space="0" w:color="auto"/>
      </w:divBdr>
    </w:div>
    <w:div w:id="208930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fer.nmr.mgh.harva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A30C6-1548-4018-9FB2-371262685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2</Words>
  <Characters>588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Senden</dc:creator>
  <cp:keywords/>
  <dc:description/>
  <cp:lastModifiedBy>Mario Senden</cp:lastModifiedBy>
  <cp:revision>2</cp:revision>
  <dcterms:created xsi:type="dcterms:W3CDTF">2018-12-11T09:34:00Z</dcterms:created>
  <dcterms:modified xsi:type="dcterms:W3CDTF">2018-12-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senden@google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Section">
    <vt:lpwstr>1</vt:lpwstr>
  </property>
  <property fmtid="{D5CDD505-2E9C-101B-9397-08002B2CF9AE}" pid="26" name="MTEquationNumber2">
    <vt:lpwstr>(#E1)</vt:lpwstr>
  </property>
  <property fmtid="{D5CDD505-2E9C-101B-9397-08002B2CF9AE}" pid="27" name="MTWinEqns">
    <vt:bool>true</vt:bool>
  </property>
</Properties>
</file>